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77C4B8CA"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30 March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6825681C" w:rsidR="007C2A79"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12D20">
        <w:rPr>
          <w:rFonts w:ascii="Times New Roman" w:hAnsi="Times New Roman" w:cs="Times New Roman"/>
          <w:sz w:val="24"/>
          <w:szCs w:val="24"/>
        </w:rPr>
        <w:t>It was found that as the head width increases, the chances of getting assigned</w:t>
      </w:r>
      <w:r w:rsidR="00E46A25">
        <w:rPr>
          <w:rFonts w:ascii="Times New Roman" w:hAnsi="Times New Roman" w:cs="Times New Roman"/>
          <w:sz w:val="24"/>
          <w:szCs w:val="24"/>
        </w:rPr>
        <w:t xml:space="preserve"> to nest building or protein foraging</w:t>
      </w:r>
      <w:r w:rsidR="00612D20">
        <w:rPr>
          <w:rFonts w:ascii="Times New Roman" w:hAnsi="Times New Roman" w:cs="Times New Roman"/>
          <w:sz w:val="24"/>
          <w:szCs w:val="24"/>
        </w:rPr>
        <w:t xml:space="preserve"> increases, while the likelihood of being assigned to </w:t>
      </w:r>
      <w:r w:rsidR="00E46A25">
        <w:rPr>
          <w:rFonts w:ascii="Times New Roman" w:hAnsi="Times New Roman" w:cs="Times New Roman"/>
          <w:sz w:val="24"/>
          <w:szCs w:val="24"/>
        </w:rPr>
        <w:t>honeydew collecting</w:t>
      </w:r>
      <w:r w:rsidR="00612D20">
        <w:rPr>
          <w:rFonts w:ascii="Times New Roman" w:hAnsi="Times New Roman" w:cs="Times New Roman"/>
          <w:sz w:val="24"/>
          <w:szCs w:val="24"/>
        </w:rPr>
        <w:t xml:space="preserve"> decreases. Mound-building and subterranean groups</w:t>
      </w:r>
      <w:r w:rsidR="002C1CE2">
        <w:rPr>
          <w:rFonts w:ascii="Times New Roman" w:hAnsi="Times New Roman" w:cs="Times New Roman"/>
          <w:sz w:val="24"/>
          <w:szCs w:val="24"/>
        </w:rPr>
        <w:t xml:space="preserve"> were</w:t>
      </w:r>
      <w:r w:rsidR="00792119">
        <w:rPr>
          <w:rFonts w:ascii="Times New Roman" w:hAnsi="Times New Roman" w:cs="Times New Roman"/>
          <w:sz w:val="24"/>
          <w:szCs w:val="24"/>
        </w:rPr>
        <w:t xml:space="preserve"> tested</w:t>
      </w:r>
      <w:r w:rsidR="00612D20">
        <w:rPr>
          <w:rFonts w:ascii="Times New Roman" w:hAnsi="Times New Roman" w:cs="Times New Roman"/>
          <w:sz w:val="24"/>
          <w:szCs w:val="24"/>
        </w:rPr>
        <w:t xml:space="preserve"> in this study. </w:t>
      </w:r>
      <w:r w:rsidR="00184E4F">
        <w:rPr>
          <w:rFonts w:ascii="Times New Roman" w:hAnsi="Times New Roman" w:cs="Times New Roman"/>
          <w:sz w:val="24"/>
          <w:szCs w:val="24"/>
        </w:rPr>
        <w:t>F</w:t>
      </w:r>
      <w:r w:rsidR="00DF1A73">
        <w:rPr>
          <w:rFonts w:ascii="Times New Roman" w:hAnsi="Times New Roman" w:cs="Times New Roman"/>
          <w:sz w:val="24"/>
          <w:szCs w:val="24"/>
        </w:rPr>
        <w:t>our of the six</w:t>
      </w:r>
      <w:r w:rsidR="00DF1A73" w:rsidRPr="00AF27BF">
        <w:rPr>
          <w:rFonts w:ascii="Times New Roman" w:hAnsi="Times New Roman" w:cs="Times New Roman"/>
          <w:sz w:val="24"/>
          <w:szCs w:val="24"/>
        </w:rPr>
        <w:t xml:space="preserve"> mound-building groups found that ants with smaller head widths were more commonly assigned to the honeydew collecting task rather than nest building or protein foraging. </w:t>
      </w:r>
      <w:r w:rsidR="005F2CD6">
        <w:rPr>
          <w:rFonts w:ascii="Times New Roman" w:hAnsi="Times New Roman" w:cs="Times New Roman"/>
          <w:sz w:val="24"/>
          <w:szCs w:val="24"/>
        </w:rPr>
        <w:t xml:space="preserve">Subterranean groups were found </w:t>
      </w:r>
      <w:r w:rsidR="00184E4F">
        <w:rPr>
          <w:rFonts w:ascii="Times New Roman" w:hAnsi="Times New Roman" w:cs="Times New Roman"/>
          <w:sz w:val="24"/>
          <w:szCs w:val="24"/>
        </w:rPr>
        <w:t xml:space="preserve">to </w:t>
      </w:r>
      <w:r w:rsidR="005F2CD6">
        <w:rPr>
          <w:rFonts w:ascii="Times New Roman" w:hAnsi="Times New Roman" w:cs="Times New Roman"/>
          <w:sz w:val="24"/>
          <w:szCs w:val="24"/>
        </w:rPr>
        <w:t xml:space="preserve">have a weaker size-task association </w:t>
      </w:r>
      <w:r w:rsidR="00184E4F">
        <w:rPr>
          <w:rFonts w:ascii="Times New Roman" w:hAnsi="Times New Roman" w:cs="Times New Roman"/>
          <w:sz w:val="24"/>
          <w:szCs w:val="24"/>
        </w:rPr>
        <w:t xml:space="preserve">and were smaller in size </w:t>
      </w:r>
      <w:r w:rsidR="005F2CD6">
        <w:rPr>
          <w:rFonts w:ascii="Times New Roman" w:hAnsi="Times New Roman" w:cs="Times New Roman"/>
          <w:sz w:val="24"/>
          <w:szCs w:val="24"/>
        </w:rPr>
        <w:t>when compared to the mound-building group</w:t>
      </w:r>
      <w:r w:rsidR="00184E4F">
        <w:rPr>
          <w:rFonts w:ascii="Times New Roman" w:hAnsi="Times New Roman" w:cs="Times New Roman"/>
          <w:sz w:val="24"/>
          <w:szCs w:val="24"/>
        </w:rPr>
        <w:t>.</w:t>
      </w:r>
      <w:r w:rsidR="00825228">
        <w:rPr>
          <w:rFonts w:ascii="Times New Roman" w:hAnsi="Times New Roman" w:cs="Times New Roman"/>
          <w:sz w:val="24"/>
          <w:szCs w:val="24"/>
        </w:rPr>
        <w:t xml:space="preserve"> </w:t>
      </w:r>
      <w:r w:rsidR="00825228">
        <w:rPr>
          <w:rFonts w:ascii="Times New Roman" w:hAnsi="Times New Roman" w:cs="Times New Roman"/>
          <w:sz w:val="24"/>
          <w:szCs w:val="24"/>
        </w:rPr>
        <w:t xml:space="preserve">These results support that head width could be an evolutionary change that has evolved in </w:t>
      </w:r>
      <w:r w:rsidR="00825228">
        <w:rPr>
          <w:rFonts w:ascii="Times New Roman" w:hAnsi="Times New Roman" w:cs="Times New Roman"/>
          <w:sz w:val="24"/>
          <w:szCs w:val="24"/>
        </w:rPr>
        <w:t>mound-building</w:t>
      </w:r>
      <w:r w:rsidR="00825228">
        <w:rPr>
          <w:rFonts w:ascii="Times New Roman" w:hAnsi="Times New Roman" w:cs="Times New Roman"/>
          <w:sz w:val="24"/>
          <w:szCs w:val="24"/>
        </w:rPr>
        <w:t xml:space="preserve"> species of </w:t>
      </w:r>
      <w:r w:rsidR="00825228" w:rsidRPr="00AD1E8A">
        <w:rPr>
          <w:rFonts w:ascii="Times New Roman" w:hAnsi="Times New Roman" w:cs="Times New Roman"/>
          <w:i/>
          <w:iCs/>
          <w:sz w:val="24"/>
          <w:szCs w:val="24"/>
        </w:rPr>
        <w:t>Formica</w:t>
      </w:r>
      <w:r w:rsidR="00825228">
        <w:rPr>
          <w:rFonts w:ascii="Times New Roman" w:hAnsi="Times New Roman" w:cs="Times New Roman"/>
          <w:sz w:val="24"/>
          <w:szCs w:val="24"/>
        </w:rPr>
        <w:t xml:space="preserve"> ants in order to strengthen their colonies, and in turn produce more offspring.</w:t>
      </w:r>
      <w:r w:rsidR="00612D20">
        <w:rPr>
          <w:rFonts w:ascii="Times New Roman" w:hAnsi="Times New Roman" w:cs="Times New Roman"/>
          <w:sz w:val="24"/>
          <w:szCs w:val="24"/>
        </w:rPr>
        <w:t xml:space="preserve">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3747458A"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ha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performed by Tawdros,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Tawdros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size as a whol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6AB43BBF" w14:textId="1F6510FD" w:rsidR="005115A1"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2A34BB2F"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aphids or other plants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3BFA3F7D"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r w:rsidR="00992517">
        <w:rPr>
          <w:rFonts w:ascii="Times New Roman" w:hAnsi="Times New Roman" w:cs="Times New Roman"/>
          <w:sz w:val="24"/>
          <w:szCs w:val="24"/>
        </w:rPr>
        <w:t xml:space="preserve"> </w:t>
      </w:r>
      <w:r w:rsidR="00992517">
        <w:rPr>
          <w:rFonts w:ascii="Times New Roman" w:hAnsi="Times New Roman" w:cs="Times New Roman"/>
          <w:sz w:val="24"/>
          <w:szCs w:val="24"/>
        </w:rPr>
        <w:fldChar w:fldCharType="begin"/>
      </w:r>
      <w:r w:rsidR="00992517">
        <w:rPr>
          <w:rFonts w:ascii="Times New Roman" w:hAnsi="Times New Roman" w:cs="Times New Roman"/>
          <w:sz w:val="24"/>
          <w:szCs w:val="24"/>
        </w:rPr>
        <w:instrText xml:space="preserve"> ADDIN ZOTERO_ITEM CSL_CITATION {"citationID":"9vB8fuRW","properties":{"formattedCitation":"(Tawdros et al. 2020; West 2022)","plainCitation":"(Tawdros et al. 2020; West 2022)","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92517">
        <w:rPr>
          <w:rFonts w:ascii="Times New Roman" w:hAnsi="Times New Roman" w:cs="Times New Roman"/>
          <w:sz w:val="24"/>
          <w:szCs w:val="24"/>
        </w:rPr>
        <w:fldChar w:fldCharType="separate"/>
      </w:r>
      <w:r w:rsidR="00992517" w:rsidRPr="00992517">
        <w:rPr>
          <w:rFonts w:ascii="Times New Roman" w:hAnsi="Times New Roman" w:cs="Times New Roman"/>
          <w:sz w:val="24"/>
        </w:rPr>
        <w:t>(Tawdros et al. 2020; West 2022)</w:t>
      </w:r>
      <w:r w:rsidR="00992517">
        <w:rPr>
          <w:rFonts w:ascii="Times New Roman" w:hAnsi="Times New Roman" w:cs="Times New Roman"/>
          <w:sz w:val="24"/>
          <w:szCs w:val="24"/>
        </w:rPr>
        <w:fldChar w:fldCharType="end"/>
      </w:r>
      <w:r w:rsidR="00DD771E" w:rsidRPr="00AF27BF">
        <w:rPr>
          <w:rFonts w:ascii="Times New Roman" w:hAnsi="Times New Roman" w:cs="Times New Roman"/>
          <w:sz w:val="24"/>
          <w:szCs w:val="24"/>
        </w:rPr>
        <w:t>.</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16D35368"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RADseq)</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w:t>
      </w:r>
      <w:r w:rsidRPr="00A232C3">
        <w:rPr>
          <w:rFonts w:ascii="Times New Roman" w:hAnsi="Times New Roman" w:cs="Times New Roman"/>
          <w:i/>
          <w:iCs/>
          <w:sz w:val="24"/>
          <w:szCs w:val="24"/>
        </w:rPr>
        <w:t xml:space="preserve">F. </w:t>
      </w:r>
      <w:r w:rsidR="00A232C3" w:rsidRPr="00A232C3">
        <w:rPr>
          <w:rFonts w:ascii="Times New Roman" w:hAnsi="Times New Roman" w:cs="Times New Roman"/>
          <w:i/>
          <w:iCs/>
          <w:sz w:val="24"/>
          <w:szCs w:val="24"/>
        </w:rPr>
        <w:t>r</w:t>
      </w:r>
      <w:r w:rsidRPr="00A232C3">
        <w:rPr>
          <w:rFonts w:ascii="Times New Roman" w:hAnsi="Times New Roman" w:cs="Times New Roman"/>
          <w:i/>
          <w:iCs/>
          <w:sz w:val="24"/>
          <w:szCs w:val="24"/>
        </w:rPr>
        <w:t>ufa</w:t>
      </w:r>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F. rufa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F. rufa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a</w:t>
      </w:r>
      <w:r w:rsidRPr="00AF27BF">
        <w:rPr>
          <w:rFonts w:ascii="Times New Roman" w:hAnsi="Times New Roman" w:cs="Times New Roman"/>
          <w:i/>
          <w:iCs/>
          <w:sz w:val="24"/>
          <w:szCs w:val="24"/>
        </w:rPr>
        <w:t xml:space="preserve">serva, F. </w:t>
      </w:r>
      <w:r w:rsidR="00A232C3">
        <w:rPr>
          <w:rFonts w:ascii="Times New Roman" w:hAnsi="Times New Roman" w:cs="Times New Roman"/>
          <w:i/>
          <w:iCs/>
          <w:sz w:val="24"/>
          <w:szCs w:val="24"/>
        </w:rPr>
        <w:t>d</w:t>
      </w:r>
      <w:r w:rsidRPr="00AF27BF">
        <w:rPr>
          <w:rFonts w:ascii="Times New Roman" w:hAnsi="Times New Roman" w:cs="Times New Roman"/>
          <w:i/>
          <w:iCs/>
          <w:sz w:val="24"/>
          <w:szCs w:val="24"/>
        </w:rPr>
        <w:t xml:space="preserve">akotens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rufibarbes, F. </w:t>
      </w:r>
      <w:r w:rsidR="00A232C3">
        <w:rPr>
          <w:rFonts w:ascii="Times New Roman" w:hAnsi="Times New Roman" w:cs="Times New Roman"/>
          <w:i/>
          <w:iCs/>
          <w:sz w:val="24"/>
          <w:szCs w:val="24"/>
        </w:rPr>
        <w:t>o</w:t>
      </w:r>
      <w:r w:rsidRPr="00AF27BF">
        <w:rPr>
          <w:rFonts w:ascii="Times New Roman" w:hAnsi="Times New Roman" w:cs="Times New Roman"/>
          <w:i/>
          <w:iCs/>
          <w:sz w:val="24"/>
          <w:szCs w:val="24"/>
        </w:rPr>
        <w:t xml:space="preserve">bscuricentris, F. </w:t>
      </w:r>
      <w:r w:rsidR="00A232C3">
        <w:rPr>
          <w:rFonts w:ascii="Times New Roman" w:hAnsi="Times New Roman" w:cs="Times New Roman"/>
          <w:i/>
          <w:iCs/>
          <w:sz w:val="24"/>
          <w:szCs w:val="24"/>
        </w:rPr>
        <w:t>u</w:t>
      </w:r>
      <w:r w:rsidRPr="00AF27BF">
        <w:rPr>
          <w:rFonts w:ascii="Times New Roman" w:hAnsi="Times New Roman" w:cs="Times New Roman"/>
          <w:i/>
          <w:iCs/>
          <w:sz w:val="24"/>
          <w:szCs w:val="24"/>
        </w:rPr>
        <w:t>lkei,</w:t>
      </w:r>
      <w:r w:rsidRPr="00D1491E">
        <w:rPr>
          <w:rFonts w:ascii="Times New Roman" w:hAnsi="Times New Roman" w:cs="Times New Roman"/>
          <w:sz w:val="24"/>
          <w:szCs w:val="24"/>
        </w:rPr>
        <w:t xml:space="preserve"> and</w:t>
      </w:r>
      <w:r w:rsidRPr="00AF27BF">
        <w:rPr>
          <w:rFonts w:ascii="Times New Roman" w:hAnsi="Times New Roman" w:cs="Times New Roman"/>
          <w:i/>
          <w:iCs/>
          <w:sz w:val="24"/>
          <w:szCs w:val="24"/>
        </w:rPr>
        <w:t xml:space="preserve"> F. </w:t>
      </w:r>
      <w:r w:rsidR="00A232C3">
        <w:rPr>
          <w:rFonts w:ascii="Times New Roman" w:hAnsi="Times New Roman" w:cs="Times New Roman"/>
          <w:i/>
          <w:iCs/>
          <w:sz w:val="24"/>
          <w:szCs w:val="24"/>
        </w:rPr>
        <w:t>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g</w:t>
      </w:r>
      <w:r w:rsidRPr="00AF27BF">
        <w:rPr>
          <w:rFonts w:ascii="Times New Roman" w:hAnsi="Times New Roman" w:cs="Times New Roman"/>
          <w:i/>
          <w:iCs/>
          <w:sz w:val="24"/>
          <w:szCs w:val="24"/>
        </w:rPr>
        <w:t xml:space="preserve">lacial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clara, F. </w:t>
      </w:r>
      <w:r w:rsidR="00A232C3">
        <w:rPr>
          <w:rFonts w:ascii="Times New Roman" w:hAnsi="Times New Roman" w:cs="Times New Roman"/>
          <w:i/>
          <w:iCs/>
          <w:sz w:val="24"/>
          <w:szCs w:val="24"/>
        </w:rPr>
        <w:t>p</w:t>
      </w:r>
      <w:r w:rsidRPr="00AF27BF">
        <w:rPr>
          <w:rFonts w:ascii="Times New Roman" w:hAnsi="Times New Roman" w:cs="Times New Roman"/>
          <w:i/>
          <w:iCs/>
          <w:sz w:val="24"/>
          <w:szCs w:val="24"/>
        </w:rPr>
        <w:t>odzolica,</w:t>
      </w:r>
      <w:r w:rsidR="00D1491E">
        <w:rPr>
          <w:rFonts w:ascii="Times New Roman" w:hAnsi="Times New Roman" w:cs="Times New Roman"/>
          <w:i/>
          <w:iCs/>
          <w:sz w:val="24"/>
          <w:szCs w:val="24"/>
        </w:rPr>
        <w:t xml:space="preserve"> </w:t>
      </w:r>
      <w:r w:rsidR="00D1491E" w:rsidRPr="00D1491E">
        <w:rPr>
          <w:rFonts w:ascii="Times New Roman" w:hAnsi="Times New Roman" w:cs="Times New Roman"/>
          <w:sz w:val="24"/>
          <w:szCs w:val="24"/>
        </w:rPr>
        <w:t>and</w:t>
      </w:r>
      <w:r w:rsidRPr="00AF27BF">
        <w:rPr>
          <w:rFonts w:ascii="Times New Roman" w:hAnsi="Times New Roman" w:cs="Times New Roman"/>
          <w:i/>
          <w:iCs/>
          <w:sz w:val="24"/>
          <w:szCs w:val="24"/>
        </w:rPr>
        <w:t xml:space="preserve"> F.</w:t>
      </w:r>
      <w:r w:rsidR="00A232C3">
        <w:rPr>
          <w:rFonts w:ascii="Times New Roman" w:hAnsi="Times New Roman" w:cs="Times New Roman"/>
          <w:i/>
          <w:iCs/>
          <w:sz w:val="24"/>
          <w:szCs w:val="24"/>
        </w:rPr>
        <w:t xml:space="preserve"> 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1</w:t>
      </w:r>
      <w:r w:rsidR="00A232C3">
        <w:rPr>
          <w:rFonts w:ascii="Times New Roman" w:hAnsi="Times New Roman" w:cs="Times New Roman"/>
          <w:i/>
          <w:iCs/>
          <w:sz w:val="24"/>
          <w:szCs w:val="24"/>
        </w:rPr>
        <w:t xml:space="preserve"> </w:t>
      </w:r>
      <w:r w:rsidR="0092565F">
        <w:rPr>
          <w:rFonts w:ascii="Times New Roman" w:hAnsi="Times New Roman" w:cs="Times New Roman"/>
          <w:i/>
          <w:iCs/>
          <w:sz w:val="24"/>
          <w:szCs w:val="24"/>
        </w:rPr>
        <w:fldChar w:fldCharType="begin"/>
      </w:r>
      <w:r w:rsidR="0092565F">
        <w:rPr>
          <w:rFonts w:ascii="Times New Roman" w:hAnsi="Times New Roman" w:cs="Times New Roman"/>
          <w:i/>
          <w:iCs/>
          <w:sz w:val="24"/>
          <w:szCs w:val="24"/>
        </w:rPr>
        <w:instrText xml:space="preserve"> ADDIN ZOTERO_ITEM CSL_CITATION {"citationID":"qRZbhciu","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2565F">
        <w:rPr>
          <w:rFonts w:ascii="Times New Roman" w:hAnsi="Times New Roman" w:cs="Times New Roman"/>
          <w:i/>
          <w:iCs/>
          <w:sz w:val="24"/>
          <w:szCs w:val="24"/>
        </w:rPr>
        <w:fldChar w:fldCharType="separate"/>
      </w:r>
      <w:r w:rsidR="0092565F" w:rsidRPr="0092565F">
        <w:rPr>
          <w:rFonts w:ascii="Times New Roman" w:hAnsi="Times New Roman" w:cs="Times New Roman"/>
          <w:sz w:val="24"/>
        </w:rPr>
        <w:t>(West 2022)</w:t>
      </w:r>
      <w:r w:rsidR="0092565F">
        <w:rPr>
          <w:rFonts w:ascii="Times New Roman" w:hAnsi="Times New Roman" w:cs="Times New Roman"/>
          <w:i/>
          <w:iCs/>
          <w:sz w:val="24"/>
          <w:szCs w:val="24"/>
        </w:rPr>
        <w:fldChar w:fldCharType="end"/>
      </w:r>
      <w:r w:rsidR="0092565F">
        <w:rPr>
          <w:rFonts w:ascii="Times New Roman" w:hAnsi="Times New Roman" w:cs="Times New Roman"/>
          <w:i/>
          <w:iCs/>
          <w:sz w:val="24"/>
          <w:szCs w:val="24"/>
        </w:rPr>
        <w:t xml:space="preserve"> </w:t>
      </w:r>
      <w:r w:rsidRPr="00AF27BF">
        <w:rPr>
          <w:rFonts w:ascii="Times New Roman" w:hAnsi="Times New Roman" w:cs="Times New Roman"/>
          <w:i/>
          <w:iCs/>
          <w:sz w:val="24"/>
          <w:szCs w:val="24"/>
        </w:rPr>
        <w:t>.</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AE57837"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sidR="008A7FD1">
        <w:rPr>
          <w:rFonts w:ascii="Times New Roman" w:hAnsi="Times New Roman" w:cs="Times New Roman"/>
          <w:sz w:val="24"/>
          <w:szCs w:val="24"/>
        </w:rPr>
        <w:t xml:space="preserve">The </w:t>
      </w:r>
      <w:r w:rsidR="008A7FD1" w:rsidRPr="008A7FD1">
        <w:rPr>
          <w:rFonts w:ascii="Times New Roman" w:hAnsi="Times New Roman" w:cs="Times New Roman"/>
          <w:i/>
          <w:iCs/>
          <w:sz w:val="24"/>
          <w:szCs w:val="24"/>
        </w:rPr>
        <w:t>nnet</w:t>
      </w:r>
      <w:r w:rsidR="008A7FD1">
        <w:rPr>
          <w:rFonts w:ascii="Times New Roman" w:hAnsi="Times New Roman" w:cs="Times New Roman"/>
          <w:sz w:val="24"/>
          <w:szCs w:val="24"/>
        </w:rPr>
        <w:t xml:space="preserve"> package in R was used to perform a</w:t>
      </w:r>
      <w:r>
        <w:rPr>
          <w:rFonts w:ascii="Times New Roman" w:hAnsi="Times New Roman" w:cs="Times New Roman"/>
          <w:sz w:val="24"/>
          <w:szCs w:val="24"/>
        </w:rPr>
        <w:t xml:space="preserve">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8E4BB0">
        <w:rPr>
          <w:rFonts w:ascii="Times New Roman" w:hAnsi="Times New Roman" w:cs="Times New Roman"/>
          <w:sz w:val="24"/>
          <w:szCs w:val="24"/>
        </w:rPr>
        <w:t xml:space="preserve"> </w:t>
      </w:r>
      <w:r w:rsidR="008E4BB0" w:rsidRPr="00AF27BF">
        <w:rPr>
          <w:rFonts w:ascii="Times New Roman" w:hAnsi="Times New Roman" w:cs="Times New Roman"/>
          <w:sz w:val="24"/>
          <w:szCs w:val="24"/>
        </w:rPr>
        <w:t>The response level of each task was predicted using the ggeffects function in R.</w:t>
      </w:r>
      <w:r w:rsidR="007B22B6">
        <w:rPr>
          <w:rFonts w:ascii="Times New Roman" w:hAnsi="Times New Roman" w:cs="Times New Roman"/>
          <w:sz w:val="24"/>
          <w:szCs w:val="24"/>
        </w:rPr>
        <w:t xml:space="preserve"> </w:t>
      </w:r>
      <w:r w:rsidR="0085446B" w:rsidRPr="00AF27BF">
        <w:rPr>
          <w:rFonts w:ascii="Times New Roman" w:hAnsi="Times New Roman" w:cs="Times New Roman"/>
          <w:sz w:val="24"/>
          <w:szCs w:val="24"/>
        </w:rPr>
        <w:t xml:space="preserve">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r w:rsidR="005500E5">
        <w:rPr>
          <w:rFonts w:ascii="Times New Roman" w:hAnsi="Times New Roman" w:cs="Times New Roman"/>
          <w:sz w:val="24"/>
          <w:szCs w:val="24"/>
        </w:rPr>
        <w:t xml:space="preserve">A generalized linear model was performed using the </w:t>
      </w:r>
      <w:r w:rsidR="005500E5" w:rsidRPr="005500E5">
        <w:rPr>
          <w:rFonts w:ascii="Times New Roman" w:hAnsi="Times New Roman" w:cs="Times New Roman"/>
          <w:i/>
          <w:iCs/>
          <w:sz w:val="24"/>
          <w:szCs w:val="24"/>
        </w:rPr>
        <w:t>glm</w:t>
      </w:r>
      <w:r w:rsidR="005500E5">
        <w:rPr>
          <w:rFonts w:ascii="Times New Roman" w:hAnsi="Times New Roman" w:cs="Times New Roman"/>
          <w:sz w:val="24"/>
          <w:szCs w:val="24"/>
        </w:rPr>
        <w:t xml:space="preserve"> function in R specifying head width as a function of task and group.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4BEC358B"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r w:rsidR="00D1491E">
        <w:rPr>
          <w:rFonts w:ascii="Times New Roman" w:hAnsi="Times New Roman" w:cs="Times New Roman"/>
          <w:i/>
          <w:iCs/>
          <w:sz w:val="24"/>
          <w:szCs w:val="24"/>
        </w:rPr>
        <w:t>a</w:t>
      </w:r>
      <w:r w:rsidRPr="00AF27BF">
        <w:rPr>
          <w:rFonts w:ascii="Times New Roman" w:hAnsi="Times New Roman" w:cs="Times New Roman"/>
          <w:i/>
          <w:iCs/>
          <w:sz w:val="24"/>
          <w:szCs w:val="24"/>
        </w:rPr>
        <w:t>serva</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o</w:t>
      </w:r>
      <w:r w:rsidR="004F7506" w:rsidRPr="00AF27BF">
        <w:rPr>
          <w:rFonts w:ascii="Times New Roman" w:hAnsi="Times New Roman" w:cs="Times New Roman"/>
          <w:i/>
          <w:iCs/>
          <w:sz w:val="24"/>
          <w:szCs w:val="24"/>
        </w:rPr>
        <w:t xml:space="preserve">bscuriventris, F. </w:t>
      </w:r>
      <w:r w:rsidR="00D1491E">
        <w:rPr>
          <w:rFonts w:ascii="Times New Roman" w:hAnsi="Times New Roman" w:cs="Times New Roman"/>
          <w:i/>
          <w:iCs/>
          <w:sz w:val="24"/>
          <w:szCs w:val="24"/>
        </w:rPr>
        <w:t>u</w:t>
      </w:r>
      <w:r w:rsidR="004F7506" w:rsidRPr="00AF27BF">
        <w:rPr>
          <w:rFonts w:ascii="Times New Roman" w:hAnsi="Times New Roman" w:cs="Times New Roman"/>
          <w:i/>
          <w:iCs/>
          <w:sz w:val="24"/>
          <w:szCs w:val="24"/>
        </w:rPr>
        <w:t xml:space="preserve">lkei,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d</w:t>
      </w:r>
      <w:r w:rsidRPr="00AF27BF">
        <w:rPr>
          <w:rFonts w:ascii="Times New Roman" w:hAnsi="Times New Roman" w:cs="Times New Roman"/>
          <w:i/>
          <w:iCs/>
          <w:sz w:val="24"/>
          <w:szCs w:val="24"/>
        </w:rPr>
        <w:t>akotensis</w:t>
      </w:r>
      <w:r w:rsidR="0009710C">
        <w:rPr>
          <w:rFonts w:ascii="Times New Roman" w:hAnsi="Times New Roman" w:cs="Times New Roman"/>
          <w:i/>
          <w:iCs/>
          <w:sz w:val="24"/>
          <w:szCs w:val="24"/>
        </w:rPr>
        <w:t>,</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rufibarbes</w:t>
      </w:r>
      <w:r w:rsidR="0009710C">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g</w:t>
      </w:r>
      <w:r w:rsidRPr="00AF27BF">
        <w:rPr>
          <w:rFonts w:ascii="Times New Roman" w:hAnsi="Times New Roman" w:cs="Times New Roman"/>
          <w:i/>
          <w:iCs/>
          <w:sz w:val="24"/>
          <w:szCs w:val="24"/>
        </w:rPr>
        <w:t>lacialis</w:t>
      </w:r>
      <w:r w:rsidR="00D674F1"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clara</w:t>
      </w:r>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r w:rsidR="00D1491E">
        <w:rPr>
          <w:rFonts w:ascii="Times New Roman" w:hAnsi="Times New Roman" w:cs="Times New Roman"/>
          <w:i/>
          <w:iCs/>
          <w:sz w:val="24"/>
          <w:szCs w:val="24"/>
        </w:rPr>
        <w:t>p</w:t>
      </w:r>
      <w:r w:rsidR="00D674F1" w:rsidRPr="00AF27BF">
        <w:rPr>
          <w:rFonts w:ascii="Times New Roman" w:hAnsi="Times New Roman" w:cs="Times New Roman"/>
          <w:i/>
          <w:iCs/>
          <w:sz w:val="24"/>
          <w:szCs w:val="24"/>
        </w:rPr>
        <w:t>odzolica</w:t>
      </w:r>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w:t>
      </w:r>
      <w:r w:rsidR="0058411C">
        <w:rPr>
          <w:rFonts w:ascii="Times New Roman" w:hAnsi="Times New Roman" w:cs="Times New Roman"/>
          <w:sz w:val="24"/>
          <w:szCs w:val="24"/>
        </w:rPr>
        <w:t>five</w:t>
      </w:r>
      <w:r w:rsidR="00702FD5" w:rsidRPr="00AF27BF">
        <w:rPr>
          <w:rFonts w:ascii="Times New Roman" w:hAnsi="Times New Roman" w:cs="Times New Roman"/>
          <w:sz w:val="24"/>
          <w:szCs w:val="24"/>
        </w:rPr>
        <w:t xml:space="preserve"> of the ten species that were tested </w:t>
      </w:r>
      <w:r w:rsidR="005834E9">
        <w:rPr>
          <w:rFonts w:ascii="Times New Roman" w:hAnsi="Times New Roman" w:cs="Times New Roman"/>
          <w:sz w:val="24"/>
          <w:szCs w:val="24"/>
        </w:rPr>
        <w:t xml:space="preserve">with </w:t>
      </w:r>
      <w:r w:rsidR="0058411C">
        <w:rPr>
          <w:rFonts w:ascii="Times New Roman" w:hAnsi="Times New Roman" w:cs="Times New Roman"/>
          <w:sz w:val="24"/>
          <w:szCs w:val="24"/>
        </w:rPr>
        <w:t>four</w:t>
      </w:r>
      <w:r w:rsidR="005834E9">
        <w:rPr>
          <w:rFonts w:ascii="Times New Roman" w:hAnsi="Times New Roman" w:cs="Times New Roman"/>
          <w:sz w:val="24"/>
          <w:szCs w:val="24"/>
        </w:rPr>
        <w:t xml:space="preserve"> of the seven belonging to the mound-building group </w:t>
      </w:r>
      <w:r w:rsidR="00702FD5" w:rsidRPr="00AF27BF">
        <w:rPr>
          <w:rFonts w:ascii="Times New Roman" w:hAnsi="Times New Roman" w:cs="Times New Roman"/>
          <w:sz w:val="24"/>
          <w:szCs w:val="24"/>
        </w:rPr>
        <w:t xml:space="preserve">(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F7F9EFD" w:rsidR="00C13A82" w:rsidRDefault="00C13A82" w:rsidP="00C13A82">
      <w:pPr>
        <w:pStyle w:val="Caption"/>
      </w:pPr>
      <w:r>
        <w:t xml:space="preserve">Figure </w:t>
      </w:r>
      <w:fldSimple w:instr=" SEQ Figure \* ARABIC ">
        <w:r w:rsidR="00D96132">
          <w:rPr>
            <w:noProof/>
          </w:rPr>
          <w:t>2</w:t>
        </w:r>
      </w:fldSimple>
      <w:r>
        <w:t xml:space="preserve">: </w:t>
      </w:r>
      <w:r w:rsidRPr="002A4B46">
        <w:rPr>
          <w:i w:val="0"/>
          <w:iCs w:val="0"/>
        </w:rPr>
        <w:t>Boxplot depicting relationship between head width and task in</w:t>
      </w:r>
      <w:r>
        <w:t xml:space="preserve"> F. </w:t>
      </w:r>
      <w:r w:rsidR="002A4B46">
        <w:t>a</w:t>
      </w:r>
      <w:r>
        <w:t>serva.</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0B84EF7E" w:rsidR="007C2A79" w:rsidRDefault="00C13A82" w:rsidP="00C13A82">
      <w:pPr>
        <w:pStyle w:val="Caption"/>
        <w:rPr>
          <w:rFonts w:ascii="Times New Roman" w:hAnsi="Times New Roman" w:cs="Times New Roman"/>
          <w:sz w:val="28"/>
          <w:szCs w:val="28"/>
        </w:rPr>
      </w:pPr>
      <w:r>
        <w:t xml:space="preserve">Figure </w:t>
      </w:r>
      <w:fldSimple w:instr=" SEQ Figure \* ARABIC ">
        <w:r w:rsidR="00D96132">
          <w:rPr>
            <w:noProof/>
          </w:rPr>
          <w:t>3</w:t>
        </w:r>
      </w:fldSimple>
      <w:r>
        <w:t>:</w:t>
      </w:r>
      <w:r w:rsidRPr="002A4B46">
        <w:rPr>
          <w:i w:val="0"/>
          <w:iCs w:val="0"/>
        </w:rPr>
        <w:t>Boxplot depicting relationship between head width and task in</w:t>
      </w:r>
      <w:r w:rsidRPr="00B53610">
        <w:t xml:space="preserve"> F. </w:t>
      </w:r>
      <w:r w:rsidR="002A4B46">
        <w:t>d</w:t>
      </w:r>
      <w:r>
        <w:t>akotensis.</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3B5ADCD8">
            <wp:extent cx="3001769" cy="3001769"/>
            <wp:effectExtent l="0" t="0" r="825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001769" cy="3001769"/>
                    </a:xfrm>
                    <a:prstGeom prst="rect">
                      <a:avLst/>
                    </a:prstGeom>
                  </pic:spPr>
                </pic:pic>
              </a:graphicData>
            </a:graphic>
          </wp:inline>
        </w:drawing>
      </w:r>
    </w:p>
    <w:p w14:paraId="000BCCE1" w14:textId="720E0E34" w:rsidR="00C13A82" w:rsidRDefault="00C13A82" w:rsidP="00C13A82">
      <w:pPr>
        <w:pStyle w:val="Caption"/>
      </w:pPr>
      <w:r>
        <w:t xml:space="preserve">Figure </w:t>
      </w:r>
      <w:fldSimple w:instr=" SEQ Figure \* ARABIC ">
        <w:r w:rsidR="00D96132">
          <w:rPr>
            <w:noProof/>
          </w:rPr>
          <w:t>4</w:t>
        </w:r>
      </w:fldSimple>
      <w:r>
        <w:t xml:space="preserve">: </w:t>
      </w:r>
      <w:r w:rsidRPr="006E0685">
        <w:rPr>
          <w:i w:val="0"/>
          <w:iCs w:val="0"/>
        </w:rPr>
        <w:t>Boxplot depicting relationship between head width and task in</w:t>
      </w:r>
      <w:r w:rsidRPr="006A1BFE">
        <w:t xml:space="preserve"> F. </w:t>
      </w:r>
      <w:r w:rsidR="006E0685">
        <w:t>neorufibarbes.</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4F0A74EC">
            <wp:extent cx="2998526" cy="29985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2998526" cy="2998526"/>
                    </a:xfrm>
                    <a:prstGeom prst="rect">
                      <a:avLst/>
                    </a:prstGeom>
                  </pic:spPr>
                </pic:pic>
              </a:graphicData>
            </a:graphic>
          </wp:inline>
        </w:drawing>
      </w:r>
    </w:p>
    <w:p w14:paraId="62FDE390" w14:textId="2A394231" w:rsidR="00C13A82" w:rsidRDefault="00C13A82" w:rsidP="00C13A82">
      <w:pPr>
        <w:pStyle w:val="Caption"/>
      </w:pPr>
      <w:r>
        <w:t xml:space="preserve">Figure </w:t>
      </w:r>
      <w:fldSimple w:instr=" SEQ Figure \* ARABIC ">
        <w:r w:rsidR="00D96132">
          <w:rPr>
            <w:noProof/>
          </w:rPr>
          <w:t>5</w:t>
        </w:r>
      </w:fldSimple>
      <w:r>
        <w:t>:</w:t>
      </w:r>
      <w:r w:rsidRPr="00AF3CB0">
        <w:rPr>
          <w:i w:val="0"/>
          <w:iCs w:val="0"/>
        </w:rPr>
        <w:t>Boxplot depicting relationship between head width and task in</w:t>
      </w:r>
      <w:r w:rsidRPr="009F4F7D">
        <w:t xml:space="preserve"> </w:t>
      </w:r>
      <w:r>
        <w:t xml:space="preserve">F. </w:t>
      </w:r>
      <w:r w:rsidR="00AF3CB0">
        <w:t>ulkei</w:t>
      </w:r>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F0205F">
            <wp:extent cx="3035793" cy="30357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42089F60" w14:textId="353F3C54" w:rsidR="00C13A82" w:rsidRDefault="00C13A82" w:rsidP="00C13A82">
      <w:pPr>
        <w:pStyle w:val="Caption"/>
      </w:pPr>
      <w:r>
        <w:t xml:space="preserve">Figure </w:t>
      </w:r>
      <w:fldSimple w:instr=" SEQ Figure \* ARABIC ">
        <w:r w:rsidR="00D96132">
          <w:rPr>
            <w:noProof/>
          </w:rPr>
          <w:t>6</w:t>
        </w:r>
      </w:fldSimple>
      <w:r>
        <w:t>:</w:t>
      </w:r>
      <w:r w:rsidRPr="002A4B46">
        <w:rPr>
          <w:i w:val="0"/>
          <w:iCs w:val="0"/>
        </w:rPr>
        <w:t>Boxplot depicting relationship between head width and task in</w:t>
      </w:r>
      <w:r w:rsidRPr="00530CBF">
        <w:t xml:space="preserve"> F. </w:t>
      </w:r>
      <w:r w:rsidR="002A4B46">
        <w:t>obscuriventris</w:t>
      </w:r>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A7BAF3F">
            <wp:extent cx="3035793" cy="30357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644926D2" w14:textId="7C368288" w:rsidR="00C13A82" w:rsidRDefault="00C13A82" w:rsidP="00C13A82">
      <w:pPr>
        <w:pStyle w:val="Caption"/>
      </w:pPr>
      <w:r>
        <w:t xml:space="preserve">Figure </w:t>
      </w:r>
      <w:fldSimple w:instr=" SEQ Figure \* ARABIC ">
        <w:r w:rsidR="00D96132">
          <w:rPr>
            <w:noProof/>
          </w:rPr>
          <w:t>7</w:t>
        </w:r>
      </w:fldSimple>
      <w:r>
        <w:t>:</w:t>
      </w:r>
      <w:r w:rsidRPr="00AF3CB0">
        <w:rPr>
          <w:i w:val="0"/>
          <w:iCs w:val="0"/>
        </w:rPr>
        <w:t>Boxplot depicting relationship between head width and task in</w:t>
      </w:r>
      <w:r w:rsidRPr="00B85852">
        <w:t xml:space="preserve"> F. </w:t>
      </w:r>
      <w:r w:rsidR="00AF3CB0">
        <w:t>rufa sp. #2</w:t>
      </w:r>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29544BF0">
            <wp:extent cx="2922954" cy="29229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2925002" cy="2925002"/>
                    </a:xfrm>
                    <a:prstGeom prst="rect">
                      <a:avLst/>
                    </a:prstGeom>
                  </pic:spPr>
                </pic:pic>
              </a:graphicData>
            </a:graphic>
          </wp:inline>
        </w:drawing>
      </w:r>
    </w:p>
    <w:p w14:paraId="68774F8A" w14:textId="6CEF28E1" w:rsidR="00C13A82" w:rsidRDefault="00C13A82" w:rsidP="00C13A82">
      <w:pPr>
        <w:pStyle w:val="Caption"/>
      </w:pPr>
      <w:r>
        <w:t xml:space="preserve">Figure </w:t>
      </w:r>
      <w:fldSimple w:instr=" SEQ Figure \* ARABIC ">
        <w:r w:rsidR="00D96132">
          <w:rPr>
            <w:noProof/>
          </w:rPr>
          <w:t>8</w:t>
        </w:r>
      </w:fldSimple>
      <w:r>
        <w:t xml:space="preserve">: </w:t>
      </w:r>
      <w:r w:rsidRPr="002C69C1">
        <w:rPr>
          <w:i w:val="0"/>
          <w:iCs w:val="0"/>
        </w:rPr>
        <w:t>Boxplot depicting relationship between head width and task in</w:t>
      </w:r>
      <w:r w:rsidRPr="00261D45">
        <w:t xml:space="preserve"> F. </w:t>
      </w:r>
      <w:r w:rsidR="002C69C1">
        <w:t>glacialis</w:t>
      </w:r>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3CFACCEB">
            <wp:extent cx="3027265" cy="3027265"/>
            <wp:effectExtent l="0" t="0" r="190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1710DB33" w:rsidR="00C13A82" w:rsidRDefault="00C13A82" w:rsidP="00C13A82">
      <w:pPr>
        <w:pStyle w:val="Caption"/>
      </w:pPr>
      <w:r>
        <w:t xml:space="preserve">Figure </w:t>
      </w:r>
      <w:fldSimple w:instr=" SEQ Figure \* ARABIC ">
        <w:r w:rsidR="00D96132">
          <w:rPr>
            <w:noProof/>
          </w:rPr>
          <w:t>9</w:t>
        </w:r>
      </w:fldSimple>
      <w:r>
        <w:t xml:space="preserve">: </w:t>
      </w:r>
      <w:r w:rsidRPr="002C69C1">
        <w:rPr>
          <w:i w:val="0"/>
          <w:iCs w:val="0"/>
        </w:rPr>
        <w:t>Boxplot depicting relationship between head width and task in</w:t>
      </w:r>
      <w:r w:rsidRPr="00D0050D">
        <w:t xml:space="preserve"> F. </w:t>
      </w:r>
      <w:r w:rsidR="002C69C1">
        <w:t>podzolica</w:t>
      </w:r>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07D55635">
            <wp:extent cx="2870247" cy="2870247"/>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2870247" cy="2870247"/>
                    </a:xfrm>
                    <a:prstGeom prst="rect">
                      <a:avLst/>
                    </a:prstGeom>
                  </pic:spPr>
                </pic:pic>
              </a:graphicData>
            </a:graphic>
          </wp:inline>
        </w:drawing>
      </w:r>
    </w:p>
    <w:p w14:paraId="71404BE9" w14:textId="4270DED8" w:rsidR="00C13A82" w:rsidRDefault="00C13A82" w:rsidP="00C13A82">
      <w:pPr>
        <w:pStyle w:val="Caption"/>
      </w:pPr>
      <w:r>
        <w:t xml:space="preserve">Figure </w:t>
      </w:r>
      <w:fldSimple w:instr=" SEQ Figure \* ARABIC ">
        <w:r w:rsidR="00D96132">
          <w:rPr>
            <w:noProof/>
          </w:rPr>
          <w:t>10</w:t>
        </w:r>
      </w:fldSimple>
      <w:r>
        <w:t xml:space="preserve">: </w:t>
      </w:r>
      <w:r w:rsidRPr="002C69C1">
        <w:rPr>
          <w:i w:val="0"/>
          <w:iCs w:val="0"/>
        </w:rPr>
        <w:t>Boxplot depicting relationship between head width and task in</w:t>
      </w:r>
      <w:r w:rsidRPr="00BB22EB">
        <w:t xml:space="preserve"> F. </w:t>
      </w:r>
      <w:r w:rsidR="00041695">
        <w:t>neoclara</w:t>
      </w:r>
      <w:r>
        <w:t>.</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680C5E8C">
            <wp:extent cx="3048000" cy="304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3049732" cy="3049732"/>
                    </a:xfrm>
                    <a:prstGeom prst="rect">
                      <a:avLst/>
                    </a:prstGeom>
                  </pic:spPr>
                </pic:pic>
              </a:graphicData>
            </a:graphic>
          </wp:inline>
        </w:drawing>
      </w:r>
    </w:p>
    <w:p w14:paraId="4AA1F8FC" w14:textId="1AB61C7E"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2C69C1">
        <w:rPr>
          <w:i w:val="0"/>
          <w:iCs w:val="0"/>
        </w:rPr>
        <w:t>Boxplot depicting relationship between head width and task in</w:t>
      </w:r>
      <w:r w:rsidRPr="00EF2A37">
        <w:t xml:space="preserve"> F. </w:t>
      </w:r>
      <w:r w:rsidR="002C69C1">
        <w:t>r</w:t>
      </w:r>
      <w:r>
        <w:t xml:space="preserve">ufa </w:t>
      </w:r>
      <w:r w:rsidR="002C69C1">
        <w:t>s</w:t>
      </w:r>
      <w:r>
        <w:t>p. #</w:t>
      </w:r>
      <w:r w:rsidR="002C69C1">
        <w:t>1</w:t>
      </w:r>
      <w:r>
        <w:t>.</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497AE5B8" w14:textId="27905C00" w:rsidR="00D96132" w:rsidRDefault="00D96132" w:rsidP="00B604A0">
      <w:pPr>
        <w:pStyle w:val="Caption"/>
        <w:rPr>
          <w:i w:val="0"/>
          <w:iCs w:val="0"/>
        </w:rPr>
      </w:pPr>
      <w:r>
        <w:t xml:space="preserve">Figure </w:t>
      </w:r>
      <w:fldSimple w:instr=" SEQ Figure \* ARABIC ">
        <w:r>
          <w:rPr>
            <w:noProof/>
          </w:rPr>
          <w:t>12</w:t>
        </w:r>
      </w:fldSimple>
      <w:r>
        <w:t xml:space="preserve">: </w:t>
      </w:r>
      <w:r w:rsidRPr="00903FB5">
        <w:rPr>
          <w:i w:val="0"/>
          <w:iCs w:val="0"/>
        </w:rPr>
        <w:t>Boxplot depicting the relationship between all head widths and task assignment.</w:t>
      </w:r>
    </w:p>
    <w:p w14:paraId="3DC135B4" w14:textId="77777777" w:rsidR="00FA6EA3" w:rsidRPr="00FA6EA3" w:rsidRDefault="00FA6EA3" w:rsidP="00FA6EA3"/>
    <w:p w14:paraId="4E0AD390" w14:textId="335A7C10"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w:t>
      </w:r>
      <w:r w:rsidR="00FA6EA3">
        <w:rPr>
          <w:rFonts w:ascii="Times New Roman" w:hAnsi="Times New Roman" w:cs="Times New Roman"/>
          <w:sz w:val="24"/>
          <w:szCs w:val="24"/>
        </w:rPr>
        <w:t>was</w:t>
      </w:r>
      <w:r w:rsidRPr="00AF27BF">
        <w:rPr>
          <w:rFonts w:ascii="Times New Roman" w:hAnsi="Times New Roman" w:cs="Times New Roman"/>
          <w:sz w:val="24"/>
          <w:szCs w:val="24"/>
        </w:rPr>
        <w:t xml:space="preserve"> 4.26 with a standard error of 0.35. The coefficient for PF to HC was 3.62 with a standard error of 0.35. The confidence intervals for NB was (3.57, 4.95), while PF was (2.94, 4.31). There was a total of 454 collections for HC, 515 for NB, and 515 for PF. Figure 13 was created to depict the predicted probability of each task with the ribbons showing the lower and upper confidence limits. </w:t>
      </w:r>
    </w:p>
    <w:p w14:paraId="7D0FA339" w14:textId="68C68C7B" w:rsidR="00E46CF8" w:rsidRDefault="00E46CF8" w:rsidP="00E46CF8">
      <w:pPr>
        <w:pStyle w:val="Caption"/>
        <w:keepNext/>
      </w:pPr>
      <w:r>
        <w:t xml:space="preserve">Table </w:t>
      </w:r>
      <w:fldSimple w:instr=" SEQ Table \* ARABIC ">
        <w:r w:rsidR="005E6BC9">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17B58E0A">
            <wp:extent cx="3199357" cy="3199357"/>
            <wp:effectExtent l="0" t="0"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3199357" cy="3199357"/>
                    </a:xfrm>
                    <a:prstGeom prst="rect">
                      <a:avLst/>
                    </a:prstGeom>
                  </pic:spPr>
                </pic:pic>
              </a:graphicData>
            </a:graphic>
          </wp:inline>
        </w:drawing>
      </w:r>
    </w:p>
    <w:p w14:paraId="27F7B8AB" w14:textId="41DADA4D" w:rsidR="00D2559B" w:rsidRDefault="005474BE" w:rsidP="00B92150">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64BF5EDC" w14:textId="419B6EC1" w:rsidR="000677A8" w:rsidRPr="000677A8" w:rsidRDefault="0040553D" w:rsidP="007F52A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linear model found that for an ant with head width of 1.32, </w:t>
      </w:r>
      <w:r w:rsidR="007F52AD">
        <w:rPr>
          <w:rFonts w:ascii="Times New Roman" w:hAnsi="Times New Roman" w:cs="Times New Roman"/>
          <w:sz w:val="24"/>
          <w:szCs w:val="24"/>
        </w:rPr>
        <w:t xml:space="preserve">then </w:t>
      </w:r>
      <w:r>
        <w:rPr>
          <w:rFonts w:ascii="Times New Roman" w:hAnsi="Times New Roman" w:cs="Times New Roman"/>
          <w:sz w:val="24"/>
          <w:szCs w:val="24"/>
        </w:rPr>
        <w:t xml:space="preserve">0.36 would be added if it was from either NB or PF task. If it was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9 would be subtracted from the head width. If the ant was assigned to the NB task and was also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28 would be subtracted. Whereas if the ant was assigned to the PF task and was also part of the subterranean group then 0.31 would be subtracted. </w:t>
      </w:r>
    </w:p>
    <w:p w14:paraId="58B900F2" w14:textId="30785725" w:rsidR="005E6BC9" w:rsidRDefault="005E6BC9" w:rsidP="005E6BC9">
      <w:pPr>
        <w:pStyle w:val="Caption"/>
        <w:keepNext/>
      </w:pPr>
      <w:r>
        <w:t xml:space="preserve">Table </w:t>
      </w:r>
      <w:fldSimple w:instr=" SEQ Table \* ARABIC ">
        <w:r>
          <w:rPr>
            <w:noProof/>
          </w:rPr>
          <w:t>2</w:t>
        </w:r>
      </w:fldSimple>
      <w:r>
        <w:t>: Generalized linear model showing the results of head width as a function of task and group.</w:t>
      </w:r>
    </w:p>
    <w:tbl>
      <w:tblPr>
        <w:tblStyle w:val="TableGrid"/>
        <w:tblW w:w="0" w:type="auto"/>
        <w:tblLook w:val="04A0" w:firstRow="1" w:lastRow="0" w:firstColumn="1" w:lastColumn="0" w:noHBand="0" w:noVBand="1"/>
      </w:tblPr>
      <w:tblGrid>
        <w:gridCol w:w="3116"/>
        <w:gridCol w:w="3117"/>
        <w:gridCol w:w="3117"/>
      </w:tblGrid>
      <w:tr w:rsidR="00E74DEB" w:rsidRPr="005E6BC9" w14:paraId="00DEC016" w14:textId="77777777" w:rsidTr="00E74DEB">
        <w:tc>
          <w:tcPr>
            <w:tcW w:w="3116" w:type="dxa"/>
          </w:tcPr>
          <w:p w14:paraId="358BB696" w14:textId="77777777" w:rsidR="00E74DEB" w:rsidRPr="005E6BC9" w:rsidRDefault="00E74DEB" w:rsidP="00E74DEB">
            <w:pPr>
              <w:rPr>
                <w:sz w:val="24"/>
                <w:szCs w:val="24"/>
              </w:rPr>
            </w:pPr>
          </w:p>
        </w:tc>
        <w:tc>
          <w:tcPr>
            <w:tcW w:w="3117" w:type="dxa"/>
          </w:tcPr>
          <w:p w14:paraId="4BE85748" w14:textId="70BDB26C" w:rsidR="00E74DEB" w:rsidRPr="005E6BC9" w:rsidRDefault="00E74DEB" w:rsidP="00E74DEB">
            <w:pPr>
              <w:rPr>
                <w:sz w:val="24"/>
                <w:szCs w:val="24"/>
              </w:rPr>
            </w:pPr>
            <w:r w:rsidRPr="005E6BC9">
              <w:rPr>
                <w:sz w:val="24"/>
                <w:szCs w:val="24"/>
              </w:rPr>
              <w:t>Estimate</w:t>
            </w:r>
          </w:p>
        </w:tc>
        <w:tc>
          <w:tcPr>
            <w:tcW w:w="3117" w:type="dxa"/>
          </w:tcPr>
          <w:p w14:paraId="2B69473D" w14:textId="5CA6560B" w:rsidR="00E74DEB" w:rsidRPr="005E6BC9" w:rsidRDefault="00E74DEB" w:rsidP="00E74DEB">
            <w:pPr>
              <w:rPr>
                <w:sz w:val="24"/>
                <w:szCs w:val="24"/>
              </w:rPr>
            </w:pPr>
            <w:r w:rsidRPr="005E6BC9">
              <w:rPr>
                <w:sz w:val="24"/>
                <w:szCs w:val="24"/>
              </w:rPr>
              <w:t>Standard Error</w:t>
            </w:r>
          </w:p>
        </w:tc>
      </w:tr>
      <w:tr w:rsidR="00E74DEB" w:rsidRPr="005E6BC9" w14:paraId="1CFCEEF9" w14:textId="77777777" w:rsidTr="00E74DEB">
        <w:tc>
          <w:tcPr>
            <w:tcW w:w="3116" w:type="dxa"/>
          </w:tcPr>
          <w:p w14:paraId="09CAA8D3" w14:textId="087FC351" w:rsidR="00E74DEB" w:rsidRPr="005E6BC9" w:rsidRDefault="00E74DEB" w:rsidP="00E74DEB">
            <w:pPr>
              <w:rPr>
                <w:sz w:val="24"/>
                <w:szCs w:val="24"/>
              </w:rPr>
            </w:pPr>
            <w:r w:rsidRPr="005E6BC9">
              <w:rPr>
                <w:sz w:val="24"/>
                <w:szCs w:val="24"/>
              </w:rPr>
              <w:t>Value</w:t>
            </w:r>
          </w:p>
        </w:tc>
        <w:tc>
          <w:tcPr>
            <w:tcW w:w="3117" w:type="dxa"/>
          </w:tcPr>
          <w:p w14:paraId="3EBB53D6" w14:textId="2BA81449" w:rsidR="00E74DEB" w:rsidRPr="005E6BC9" w:rsidRDefault="00E74DEB" w:rsidP="00E74DEB">
            <w:pPr>
              <w:rPr>
                <w:sz w:val="24"/>
                <w:szCs w:val="24"/>
              </w:rPr>
            </w:pPr>
            <w:r w:rsidRPr="005E6BC9">
              <w:rPr>
                <w:sz w:val="24"/>
                <w:szCs w:val="24"/>
              </w:rPr>
              <w:t>1.32</w:t>
            </w:r>
          </w:p>
        </w:tc>
        <w:tc>
          <w:tcPr>
            <w:tcW w:w="3117" w:type="dxa"/>
          </w:tcPr>
          <w:p w14:paraId="338C0086" w14:textId="6C9E2BB3" w:rsidR="00E74DEB" w:rsidRPr="005E6BC9" w:rsidRDefault="00E74DEB" w:rsidP="00E74DEB">
            <w:pPr>
              <w:rPr>
                <w:sz w:val="24"/>
                <w:szCs w:val="24"/>
              </w:rPr>
            </w:pPr>
            <w:r w:rsidRPr="005E6BC9">
              <w:rPr>
                <w:sz w:val="24"/>
                <w:szCs w:val="24"/>
              </w:rPr>
              <w:t>0.013</w:t>
            </w:r>
          </w:p>
        </w:tc>
      </w:tr>
      <w:tr w:rsidR="00E74DEB" w:rsidRPr="005E6BC9" w14:paraId="060BF6E0" w14:textId="77777777" w:rsidTr="00E74DEB">
        <w:tc>
          <w:tcPr>
            <w:tcW w:w="3116" w:type="dxa"/>
          </w:tcPr>
          <w:p w14:paraId="7C7BC60F" w14:textId="71520E10" w:rsidR="00E74DEB" w:rsidRPr="005E6BC9" w:rsidRDefault="00E74DEB" w:rsidP="00E74DEB">
            <w:pPr>
              <w:rPr>
                <w:sz w:val="24"/>
                <w:szCs w:val="24"/>
              </w:rPr>
            </w:pPr>
            <w:r w:rsidRPr="005E6BC9">
              <w:rPr>
                <w:sz w:val="24"/>
                <w:szCs w:val="24"/>
              </w:rPr>
              <w:t>Task NB</w:t>
            </w:r>
          </w:p>
        </w:tc>
        <w:tc>
          <w:tcPr>
            <w:tcW w:w="3117" w:type="dxa"/>
          </w:tcPr>
          <w:p w14:paraId="336A24E3" w14:textId="33CC93E8" w:rsidR="00E74DEB" w:rsidRPr="005E6BC9" w:rsidRDefault="00E74DEB" w:rsidP="00E74DEB">
            <w:pPr>
              <w:rPr>
                <w:sz w:val="24"/>
                <w:szCs w:val="24"/>
              </w:rPr>
            </w:pPr>
            <w:r w:rsidRPr="005E6BC9">
              <w:rPr>
                <w:sz w:val="24"/>
                <w:szCs w:val="24"/>
              </w:rPr>
              <w:t>0.36</w:t>
            </w:r>
          </w:p>
        </w:tc>
        <w:tc>
          <w:tcPr>
            <w:tcW w:w="3117" w:type="dxa"/>
          </w:tcPr>
          <w:p w14:paraId="0A15EC03" w14:textId="0A532CC8" w:rsidR="00E74DEB" w:rsidRPr="005E6BC9" w:rsidRDefault="00E74DEB" w:rsidP="00E74DEB">
            <w:pPr>
              <w:rPr>
                <w:sz w:val="24"/>
                <w:szCs w:val="24"/>
              </w:rPr>
            </w:pPr>
            <w:r w:rsidRPr="005E6BC9">
              <w:rPr>
                <w:sz w:val="24"/>
                <w:szCs w:val="24"/>
              </w:rPr>
              <w:t>0.018</w:t>
            </w:r>
          </w:p>
        </w:tc>
      </w:tr>
      <w:tr w:rsidR="00E74DEB" w:rsidRPr="005E6BC9" w14:paraId="0F149B27" w14:textId="77777777" w:rsidTr="00E74DEB">
        <w:tc>
          <w:tcPr>
            <w:tcW w:w="3116" w:type="dxa"/>
          </w:tcPr>
          <w:p w14:paraId="140AA34E" w14:textId="0BFEAA0D" w:rsidR="00E74DEB" w:rsidRPr="005E6BC9" w:rsidRDefault="00E74DEB" w:rsidP="00E74DEB">
            <w:pPr>
              <w:rPr>
                <w:sz w:val="24"/>
                <w:szCs w:val="24"/>
              </w:rPr>
            </w:pPr>
            <w:r w:rsidRPr="005E6BC9">
              <w:rPr>
                <w:sz w:val="24"/>
                <w:szCs w:val="24"/>
              </w:rPr>
              <w:t>Task PF</w:t>
            </w:r>
          </w:p>
        </w:tc>
        <w:tc>
          <w:tcPr>
            <w:tcW w:w="3117" w:type="dxa"/>
          </w:tcPr>
          <w:p w14:paraId="77279617" w14:textId="0453C464" w:rsidR="00E74DEB" w:rsidRPr="005E6BC9" w:rsidRDefault="00E74DEB" w:rsidP="00E74DEB">
            <w:pPr>
              <w:rPr>
                <w:sz w:val="24"/>
                <w:szCs w:val="24"/>
              </w:rPr>
            </w:pPr>
            <w:r w:rsidRPr="005E6BC9">
              <w:rPr>
                <w:sz w:val="24"/>
                <w:szCs w:val="24"/>
              </w:rPr>
              <w:t>0.36</w:t>
            </w:r>
          </w:p>
        </w:tc>
        <w:tc>
          <w:tcPr>
            <w:tcW w:w="3117" w:type="dxa"/>
          </w:tcPr>
          <w:p w14:paraId="44B5D762" w14:textId="70076F68" w:rsidR="00E74DEB" w:rsidRPr="005E6BC9" w:rsidRDefault="00E74DEB" w:rsidP="00E74DEB">
            <w:pPr>
              <w:rPr>
                <w:sz w:val="24"/>
                <w:szCs w:val="24"/>
              </w:rPr>
            </w:pPr>
            <w:r w:rsidRPr="005E6BC9">
              <w:rPr>
                <w:sz w:val="24"/>
                <w:szCs w:val="24"/>
              </w:rPr>
              <w:t>0.019</w:t>
            </w:r>
          </w:p>
        </w:tc>
      </w:tr>
      <w:tr w:rsidR="00E74DEB" w:rsidRPr="005E6BC9" w14:paraId="670FB432" w14:textId="77777777" w:rsidTr="00E74DEB">
        <w:tc>
          <w:tcPr>
            <w:tcW w:w="3116" w:type="dxa"/>
          </w:tcPr>
          <w:p w14:paraId="2490E4C3" w14:textId="769C99F9" w:rsidR="00E74DEB" w:rsidRPr="005E6BC9" w:rsidRDefault="00E74DEB" w:rsidP="00E74DEB">
            <w:pPr>
              <w:rPr>
                <w:sz w:val="24"/>
                <w:szCs w:val="24"/>
              </w:rPr>
            </w:pPr>
            <w:r w:rsidRPr="005E6BC9">
              <w:rPr>
                <w:sz w:val="24"/>
                <w:szCs w:val="24"/>
              </w:rPr>
              <w:t>Group Subterranean</w:t>
            </w:r>
          </w:p>
        </w:tc>
        <w:tc>
          <w:tcPr>
            <w:tcW w:w="3117" w:type="dxa"/>
          </w:tcPr>
          <w:p w14:paraId="65A4CC27" w14:textId="760FE449" w:rsidR="00E74DEB" w:rsidRPr="005E6BC9" w:rsidRDefault="00E74DEB" w:rsidP="00E74DEB">
            <w:pPr>
              <w:rPr>
                <w:sz w:val="24"/>
                <w:szCs w:val="24"/>
              </w:rPr>
            </w:pPr>
            <w:r w:rsidRPr="005E6BC9">
              <w:rPr>
                <w:sz w:val="24"/>
                <w:szCs w:val="24"/>
              </w:rPr>
              <w:t>-0.09</w:t>
            </w:r>
          </w:p>
        </w:tc>
        <w:tc>
          <w:tcPr>
            <w:tcW w:w="3117" w:type="dxa"/>
          </w:tcPr>
          <w:p w14:paraId="7E38E0A9" w14:textId="7953CEA4" w:rsidR="00E74DEB" w:rsidRPr="005E6BC9" w:rsidRDefault="00E74DEB" w:rsidP="00E74DEB">
            <w:pPr>
              <w:rPr>
                <w:sz w:val="24"/>
                <w:szCs w:val="24"/>
              </w:rPr>
            </w:pPr>
            <w:r w:rsidRPr="005E6BC9">
              <w:rPr>
                <w:sz w:val="24"/>
                <w:szCs w:val="24"/>
              </w:rPr>
              <w:t>0.017</w:t>
            </w:r>
          </w:p>
        </w:tc>
      </w:tr>
      <w:tr w:rsidR="00E74DEB" w:rsidRPr="005E6BC9" w14:paraId="655B88C3" w14:textId="77777777" w:rsidTr="00E74DEB">
        <w:tc>
          <w:tcPr>
            <w:tcW w:w="3116" w:type="dxa"/>
          </w:tcPr>
          <w:p w14:paraId="6080C54B" w14:textId="5E51A677" w:rsidR="00E74DEB" w:rsidRPr="005E6BC9" w:rsidRDefault="00E74DEB" w:rsidP="00E74DEB">
            <w:pPr>
              <w:rPr>
                <w:sz w:val="24"/>
                <w:szCs w:val="24"/>
              </w:rPr>
            </w:pPr>
            <w:r w:rsidRPr="005E6BC9">
              <w:rPr>
                <w:sz w:val="24"/>
                <w:szCs w:val="24"/>
              </w:rPr>
              <w:t>Task NB: Subterranean</w:t>
            </w:r>
          </w:p>
        </w:tc>
        <w:tc>
          <w:tcPr>
            <w:tcW w:w="3117" w:type="dxa"/>
          </w:tcPr>
          <w:p w14:paraId="471DB400" w14:textId="1A51EF12" w:rsidR="00E74DEB" w:rsidRPr="005E6BC9" w:rsidRDefault="00E74DEB" w:rsidP="00E74DEB">
            <w:pPr>
              <w:rPr>
                <w:sz w:val="24"/>
                <w:szCs w:val="24"/>
              </w:rPr>
            </w:pPr>
            <w:r w:rsidRPr="005E6BC9">
              <w:rPr>
                <w:sz w:val="24"/>
                <w:szCs w:val="24"/>
              </w:rPr>
              <w:t>-0.28</w:t>
            </w:r>
          </w:p>
        </w:tc>
        <w:tc>
          <w:tcPr>
            <w:tcW w:w="3117" w:type="dxa"/>
          </w:tcPr>
          <w:p w14:paraId="598F311A" w14:textId="52EBBB7A" w:rsidR="00E74DEB" w:rsidRPr="005E6BC9" w:rsidRDefault="00E74DEB" w:rsidP="00E74DEB">
            <w:pPr>
              <w:rPr>
                <w:sz w:val="24"/>
                <w:szCs w:val="24"/>
              </w:rPr>
            </w:pPr>
            <w:r w:rsidRPr="005E6BC9">
              <w:rPr>
                <w:sz w:val="24"/>
                <w:szCs w:val="24"/>
              </w:rPr>
              <w:t>0.024</w:t>
            </w:r>
          </w:p>
        </w:tc>
      </w:tr>
      <w:tr w:rsidR="00E74DEB" w:rsidRPr="005E6BC9" w14:paraId="039BAAF5" w14:textId="77777777" w:rsidTr="00E74DEB">
        <w:tc>
          <w:tcPr>
            <w:tcW w:w="3116" w:type="dxa"/>
          </w:tcPr>
          <w:p w14:paraId="039A8446" w14:textId="4A1CC852" w:rsidR="00E74DEB" w:rsidRPr="005E6BC9" w:rsidRDefault="00E74DEB" w:rsidP="00E74DEB">
            <w:pPr>
              <w:rPr>
                <w:sz w:val="24"/>
                <w:szCs w:val="24"/>
              </w:rPr>
            </w:pPr>
            <w:r w:rsidRPr="005E6BC9">
              <w:rPr>
                <w:sz w:val="24"/>
                <w:szCs w:val="24"/>
              </w:rPr>
              <w:t>Task PF: Subterranean</w:t>
            </w:r>
          </w:p>
        </w:tc>
        <w:tc>
          <w:tcPr>
            <w:tcW w:w="3117" w:type="dxa"/>
          </w:tcPr>
          <w:p w14:paraId="59D12654" w14:textId="5F208E8E" w:rsidR="00E74DEB" w:rsidRPr="005E6BC9" w:rsidRDefault="00E74DEB" w:rsidP="00E74DEB">
            <w:pPr>
              <w:rPr>
                <w:sz w:val="24"/>
                <w:szCs w:val="24"/>
              </w:rPr>
            </w:pPr>
            <w:r w:rsidRPr="005E6BC9">
              <w:rPr>
                <w:sz w:val="24"/>
                <w:szCs w:val="24"/>
              </w:rPr>
              <w:t>-0.31</w:t>
            </w:r>
          </w:p>
        </w:tc>
        <w:tc>
          <w:tcPr>
            <w:tcW w:w="3117" w:type="dxa"/>
          </w:tcPr>
          <w:p w14:paraId="47B8477F" w14:textId="6DA01A70" w:rsidR="00E74DEB" w:rsidRPr="005E6BC9" w:rsidRDefault="00E74DEB" w:rsidP="00E74DEB">
            <w:pPr>
              <w:rPr>
                <w:sz w:val="24"/>
                <w:szCs w:val="24"/>
              </w:rPr>
            </w:pPr>
            <w:r w:rsidRPr="005E6BC9">
              <w:rPr>
                <w:sz w:val="24"/>
                <w:szCs w:val="24"/>
              </w:rPr>
              <w:t>0.025</w:t>
            </w:r>
          </w:p>
        </w:tc>
      </w:tr>
    </w:tbl>
    <w:p w14:paraId="2EEBC5DE" w14:textId="77777777" w:rsidR="00E74DEB" w:rsidRPr="005E6BC9" w:rsidRDefault="00E74DEB" w:rsidP="00E74DEB">
      <w:pPr>
        <w:rPr>
          <w:sz w:val="24"/>
          <w:szCs w:val="24"/>
        </w:rPr>
      </w:pPr>
    </w:p>
    <w:p w14:paraId="42D9C45F" w14:textId="3791C5C4" w:rsidR="00A804F0" w:rsidRPr="00AF27BF" w:rsidRDefault="00A804F0" w:rsidP="007802D0">
      <w:pPr>
        <w:spacing w:line="480" w:lineRule="auto"/>
        <w:rPr>
          <w:rFonts w:ascii="Times New Roman" w:hAnsi="Times New Roman" w:cs="Times New Roman"/>
          <w:sz w:val="24"/>
          <w:szCs w:val="24"/>
        </w:rPr>
        <w:sectPr w:rsidR="00A804F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48C18FAA"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w:t>
      </w:r>
      <w:r w:rsidR="00CA3677">
        <w:rPr>
          <w:rFonts w:ascii="Times New Roman" w:hAnsi="Times New Roman" w:cs="Times New Roman"/>
          <w:sz w:val="24"/>
          <w:szCs w:val="24"/>
        </w:rPr>
        <w:t xml:space="preserve"> I</w:t>
      </w:r>
      <w:r w:rsidR="00766874">
        <w:rPr>
          <w:rFonts w:ascii="Times New Roman" w:hAnsi="Times New Roman" w:cs="Times New Roman"/>
          <w:sz w:val="24"/>
          <w:szCs w:val="24"/>
        </w:rPr>
        <w:t xml:space="preserve">f the error bars do not overlap then there is a significant difference between the tasks. The </w:t>
      </w:r>
      <w:r w:rsidRPr="00AF27BF">
        <w:rPr>
          <w:rFonts w:ascii="Times New Roman" w:hAnsi="Times New Roman" w:cs="Times New Roman"/>
          <w:sz w:val="24"/>
          <w:szCs w:val="24"/>
        </w:rPr>
        <w:t xml:space="preserve">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D205FC">
        <w:rPr>
          <w:rFonts w:ascii="Times New Roman" w:hAnsi="Times New Roman" w:cs="Times New Roman"/>
          <w:sz w:val="24"/>
          <w:szCs w:val="24"/>
        </w:rPr>
        <w:t xml:space="preserve"> (Figures 1-12)</w:t>
      </w:r>
      <w:r w:rsidRPr="00AF27BF">
        <w:rPr>
          <w:rFonts w:ascii="Times New Roman" w:hAnsi="Times New Roman" w:cs="Times New Roman"/>
          <w:sz w:val="24"/>
          <w:szCs w:val="24"/>
        </w:rPr>
        <w:t>.</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w:t>
      </w:r>
      <w:r w:rsidR="00814B3D">
        <w:rPr>
          <w:rFonts w:ascii="Times New Roman" w:hAnsi="Times New Roman" w:cs="Times New Roman"/>
          <w:sz w:val="24"/>
          <w:szCs w:val="24"/>
        </w:rPr>
        <w:t>necessary</w:t>
      </w:r>
      <w:r w:rsidR="00CA3677">
        <w:rPr>
          <w:rFonts w:ascii="Times New Roman" w:hAnsi="Times New Roman" w:cs="Times New Roman"/>
          <w:sz w:val="24"/>
          <w:szCs w:val="24"/>
        </w:rPr>
        <w:t>.</w:t>
      </w:r>
      <w:r w:rsidR="00E51A5C">
        <w:rPr>
          <w:rFonts w:ascii="Times New Roman" w:hAnsi="Times New Roman" w:cs="Times New Roman"/>
          <w:sz w:val="24"/>
          <w:szCs w:val="24"/>
        </w:rPr>
        <w:t xml:space="preserve">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w:t>
      </w:r>
      <w:r w:rsidR="009924A6">
        <w:rPr>
          <w:rFonts w:ascii="Times New Roman" w:hAnsi="Times New Roman" w:cs="Times New Roman"/>
          <w:i/>
          <w:iCs/>
          <w:sz w:val="24"/>
          <w:szCs w:val="24"/>
        </w:rPr>
        <w:t>d</w:t>
      </w:r>
      <w:r w:rsidR="00FE53F1" w:rsidRPr="00AF27BF">
        <w:rPr>
          <w:rFonts w:ascii="Times New Roman" w:hAnsi="Times New Roman" w:cs="Times New Roman"/>
          <w:i/>
          <w:iCs/>
          <w:sz w:val="24"/>
          <w:szCs w:val="24"/>
        </w:rPr>
        <w:t xml:space="preserve">akotensis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w:t>
      </w:r>
      <w:r w:rsidR="009924A6">
        <w:rPr>
          <w:rFonts w:ascii="Times New Roman" w:hAnsi="Times New Roman" w:cs="Times New Roman"/>
          <w:i/>
          <w:iCs/>
          <w:sz w:val="24"/>
          <w:szCs w:val="24"/>
        </w:rPr>
        <w:t>n</w:t>
      </w:r>
      <w:r w:rsidR="00FE53F1" w:rsidRPr="00AF27BF">
        <w:rPr>
          <w:rFonts w:ascii="Times New Roman" w:hAnsi="Times New Roman" w:cs="Times New Roman"/>
          <w:i/>
          <w:iCs/>
          <w:sz w:val="24"/>
          <w:szCs w:val="24"/>
        </w:rPr>
        <w:t xml:space="preserve">eorufibarbes </w:t>
      </w:r>
      <w:r w:rsidR="005200F2" w:rsidRPr="00AF27BF">
        <w:rPr>
          <w:rFonts w:ascii="Times New Roman" w:hAnsi="Times New Roman" w:cs="Times New Roman"/>
          <w:sz w:val="24"/>
          <w:szCs w:val="24"/>
        </w:rPr>
        <w:t xml:space="preserve">wer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w:t>
      </w:r>
      <w:r w:rsidR="00B6003C">
        <w:rPr>
          <w:rFonts w:ascii="Times New Roman" w:hAnsi="Times New Roman" w:cs="Times New Roman"/>
          <w:sz w:val="24"/>
          <w:szCs w:val="24"/>
        </w:rPr>
        <w:t xml:space="preserve"> </w:t>
      </w:r>
      <w:r w:rsidR="008E26DD" w:rsidRPr="00AF27BF">
        <w:rPr>
          <w:rFonts w:ascii="Times New Roman" w:hAnsi="Times New Roman" w:cs="Times New Roman"/>
          <w:sz w:val="24"/>
          <w:szCs w:val="24"/>
        </w:rPr>
        <w:t>in those</w:t>
      </w:r>
      <w:r w:rsidR="00C80E7F">
        <w:rPr>
          <w:rFonts w:ascii="Times New Roman" w:hAnsi="Times New Roman" w:cs="Times New Roman"/>
          <w:sz w:val="24"/>
          <w:szCs w:val="24"/>
        </w:rPr>
        <w:t xml:space="preserve"> species or in</w:t>
      </w:r>
      <w:r w:rsidR="008E26DD" w:rsidRPr="00AF27BF">
        <w:rPr>
          <w:rFonts w:ascii="Times New Roman" w:hAnsi="Times New Roman" w:cs="Times New Roman"/>
          <w:sz w:val="24"/>
          <w:szCs w:val="24"/>
        </w:rPr>
        <w:t xml:space="preserve"> the subterranean groups</w:t>
      </w:r>
      <w:r w:rsidR="00C80E7F">
        <w:rPr>
          <w:rFonts w:ascii="Times New Roman" w:hAnsi="Times New Roman" w:cs="Times New Roman"/>
          <w:sz w:val="24"/>
          <w:szCs w:val="24"/>
        </w:rPr>
        <w:t xml:space="preserve">. </w:t>
      </w:r>
    </w:p>
    <w:p w14:paraId="35650E52" w14:textId="04369726" w:rsidR="00E14C35" w:rsidRDefault="00C770D9" w:rsidP="00A123EE">
      <w:pPr>
        <w:spacing w:line="480" w:lineRule="auto"/>
        <w:ind w:firstLine="720"/>
        <w:rPr>
          <w:rFonts w:ascii="Times New Roman" w:hAnsi="Times New Roman" w:cs="Times New Roman"/>
          <w:sz w:val="24"/>
          <w:szCs w:val="24"/>
          <w:highlight w:val="yellow"/>
        </w:rPr>
      </w:pPr>
      <w:r w:rsidRPr="00AF27BF">
        <w:rPr>
          <w:rFonts w:ascii="Times New Roman" w:hAnsi="Times New Roman" w:cs="Times New Roman"/>
          <w:sz w:val="24"/>
          <w:szCs w:val="24"/>
        </w:rPr>
        <w:t xml:space="preserve">The coefficients for the relative risk of task and head width found that PF </w:t>
      </w:r>
      <w:r w:rsidR="000707FA">
        <w:rPr>
          <w:rFonts w:ascii="Times New Roman" w:hAnsi="Times New Roman" w:cs="Times New Roman"/>
          <w:sz w:val="24"/>
          <w:szCs w:val="24"/>
        </w:rPr>
        <w:t>and</w:t>
      </w:r>
      <w:r w:rsidRPr="00AF27BF">
        <w:rPr>
          <w:rFonts w:ascii="Times New Roman" w:hAnsi="Times New Roman" w:cs="Times New Roman"/>
          <w:sz w:val="24"/>
          <w:szCs w:val="24"/>
        </w:rPr>
        <w:t xml:space="preserve"> HC both have a standard error of 0.35, the </w:t>
      </w:r>
      <w:r w:rsidR="000707FA">
        <w:rPr>
          <w:rFonts w:ascii="Times New Roman" w:hAnsi="Times New Roman" w:cs="Times New Roman"/>
          <w:sz w:val="24"/>
          <w:szCs w:val="24"/>
        </w:rPr>
        <w:t>larger</w:t>
      </w:r>
      <w:r w:rsidRPr="00AF27BF">
        <w:rPr>
          <w:rFonts w:ascii="Times New Roman" w:hAnsi="Times New Roman" w:cs="Times New Roman"/>
          <w:sz w:val="24"/>
          <w:szCs w:val="24"/>
        </w:rPr>
        <w:t xml:space="preserve"> coefficient in the </w:t>
      </w:r>
      <w:r w:rsidR="000707FA">
        <w:rPr>
          <w:rFonts w:ascii="Times New Roman" w:hAnsi="Times New Roman" w:cs="Times New Roman"/>
          <w:sz w:val="24"/>
          <w:szCs w:val="24"/>
        </w:rPr>
        <w:t>NB</w:t>
      </w:r>
      <w:r w:rsidRPr="00AF27BF">
        <w:rPr>
          <w:rFonts w:ascii="Times New Roman" w:hAnsi="Times New Roman" w:cs="Times New Roman"/>
          <w:sz w:val="24"/>
          <w:szCs w:val="24"/>
        </w:rPr>
        <w:t xml:space="preserve"> means that </w:t>
      </w:r>
      <w:r w:rsidR="00460283">
        <w:rPr>
          <w:rFonts w:ascii="Times New Roman" w:hAnsi="Times New Roman" w:cs="Times New Roman"/>
          <w:sz w:val="24"/>
          <w:szCs w:val="24"/>
        </w:rPr>
        <w:t xml:space="preserve">with </w:t>
      </w:r>
      <w:r w:rsidRPr="00AF27BF">
        <w:rPr>
          <w:rFonts w:ascii="Times New Roman" w:hAnsi="Times New Roman" w:cs="Times New Roman"/>
          <w:sz w:val="24"/>
          <w:szCs w:val="24"/>
        </w:rPr>
        <w:t xml:space="preserve">each additional increase in head width the log odds of choosing </w:t>
      </w:r>
      <w:r w:rsidR="007D6F60" w:rsidRPr="00AF27BF">
        <w:rPr>
          <w:rFonts w:ascii="Times New Roman" w:hAnsi="Times New Roman" w:cs="Times New Roman"/>
          <w:sz w:val="24"/>
          <w:szCs w:val="24"/>
        </w:rPr>
        <w:t xml:space="preserve">NB is </w:t>
      </w:r>
      <w:r w:rsidR="000707FA">
        <w:rPr>
          <w:rFonts w:ascii="Times New Roman" w:hAnsi="Times New Roman" w:cs="Times New Roman"/>
          <w:sz w:val="24"/>
          <w:szCs w:val="24"/>
        </w:rPr>
        <w:t>4.26</w:t>
      </w:r>
      <w:r w:rsidR="007D6F60" w:rsidRPr="00AF27BF">
        <w:rPr>
          <w:rFonts w:ascii="Times New Roman" w:hAnsi="Times New Roman" w:cs="Times New Roman"/>
          <w:sz w:val="24"/>
          <w:szCs w:val="24"/>
        </w:rPr>
        <w:t xml:space="preserve"> chances higher, while the log odds of choosing PF is </w:t>
      </w:r>
      <w:r w:rsidR="000707FA">
        <w:rPr>
          <w:rFonts w:ascii="Times New Roman" w:hAnsi="Times New Roman" w:cs="Times New Roman"/>
          <w:sz w:val="24"/>
          <w:szCs w:val="24"/>
        </w:rPr>
        <w:t xml:space="preserve">3.62 </w:t>
      </w:r>
      <w:r w:rsidR="007D6F60" w:rsidRPr="00AF27BF">
        <w:rPr>
          <w:rFonts w:ascii="Times New Roman" w:hAnsi="Times New Roman" w:cs="Times New Roman"/>
          <w:sz w:val="24"/>
          <w:szCs w:val="24"/>
        </w:rPr>
        <w:t>chances higher</w:t>
      </w:r>
      <w:r w:rsidR="00303206">
        <w:rPr>
          <w:rFonts w:ascii="Times New Roman" w:hAnsi="Times New Roman" w:cs="Times New Roman"/>
          <w:sz w:val="24"/>
          <w:szCs w:val="24"/>
        </w:rPr>
        <w:t xml:space="preserve"> than choosing HC</w:t>
      </w:r>
      <w:r w:rsidR="007D6F60" w:rsidRPr="00AF27BF">
        <w:rPr>
          <w:rFonts w:ascii="Times New Roman" w:hAnsi="Times New Roman" w:cs="Times New Roman"/>
          <w:sz w:val="24"/>
          <w:szCs w:val="24"/>
        </w:rPr>
        <w:t>.</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w:t>
      </w:r>
    </w:p>
    <w:p w14:paraId="3C071B77" w14:textId="78138828" w:rsidR="007C2A79" w:rsidRDefault="00E14C35" w:rsidP="00A95274">
      <w:pPr>
        <w:spacing w:line="480" w:lineRule="auto"/>
        <w:ind w:firstLine="720"/>
        <w:rPr>
          <w:rFonts w:ascii="Times New Roman" w:hAnsi="Times New Roman" w:cs="Times New Roman"/>
          <w:sz w:val="24"/>
          <w:szCs w:val="24"/>
        </w:rPr>
      </w:pPr>
      <w:r w:rsidRPr="00E14C35">
        <w:rPr>
          <w:rFonts w:ascii="Times New Roman" w:hAnsi="Times New Roman" w:cs="Times New Roman"/>
          <w:sz w:val="24"/>
          <w:szCs w:val="24"/>
        </w:rPr>
        <w:t>The generalized linear model further shows that if the ant is in a subterranean group rather than a mound-building group then it will likely be smaller overall as well as having less of a relationship between task associations. When comparing the two groups it shows that 0.9 should be subtracted if it is in the subterranean group, which suggests that overall any ants in those groups are smaller than those in the mound-building group</w:t>
      </w:r>
      <w:r>
        <w:rPr>
          <w:rFonts w:ascii="Times New Roman" w:hAnsi="Times New Roman" w:cs="Times New Roman"/>
          <w:sz w:val="24"/>
          <w:szCs w:val="24"/>
        </w:rPr>
        <w:t>s</w:t>
      </w:r>
      <w:r w:rsidRPr="00E14C35">
        <w:rPr>
          <w:rFonts w:ascii="Times New Roman" w:hAnsi="Times New Roman" w:cs="Times New Roman"/>
          <w:sz w:val="24"/>
          <w:szCs w:val="24"/>
        </w:rPr>
        <w:t>.</w:t>
      </w:r>
      <w:r w:rsidR="004F07C7">
        <w:rPr>
          <w:rFonts w:ascii="Times New Roman" w:hAnsi="Times New Roman" w:cs="Times New Roman"/>
          <w:sz w:val="24"/>
          <w:szCs w:val="24"/>
        </w:rPr>
        <w:t xml:space="preserve"> Both of the tasks in the subterranean group are also negative which further supports that the group is smaller</w:t>
      </w:r>
      <w:r w:rsidR="004456F0">
        <w:rPr>
          <w:rFonts w:ascii="Times New Roman" w:hAnsi="Times New Roman" w:cs="Times New Roman"/>
          <w:sz w:val="24"/>
          <w:szCs w:val="24"/>
        </w:rPr>
        <w:t>. I</w:t>
      </w:r>
      <w:r w:rsidR="004F07C7">
        <w:rPr>
          <w:rFonts w:ascii="Times New Roman" w:hAnsi="Times New Roman" w:cs="Times New Roman"/>
          <w:sz w:val="24"/>
          <w:szCs w:val="24"/>
        </w:rPr>
        <w:t>t also shows that the relationship is not as strong since NB only changes by 0.28 and PF changes by 0.31</w:t>
      </w:r>
      <w:r w:rsidR="004456F0">
        <w:rPr>
          <w:rFonts w:ascii="Times New Roman" w:hAnsi="Times New Roman" w:cs="Times New Roman"/>
          <w:sz w:val="24"/>
          <w:szCs w:val="24"/>
        </w:rPr>
        <w:t xml:space="preserve">; while in the mound-building groups they both change by 0.36. </w:t>
      </w:r>
      <w:r w:rsidR="00D21931">
        <w:rPr>
          <w:rFonts w:ascii="Times New Roman" w:hAnsi="Times New Roman" w:cs="Times New Roman"/>
          <w:sz w:val="24"/>
          <w:szCs w:val="24"/>
        </w:rPr>
        <w:t xml:space="preserve">This shows that the mound-building groups are larger than ants in subterranean groups and that there is a stronger relationship </w:t>
      </w:r>
      <w:r w:rsidR="00FA6EA3">
        <w:rPr>
          <w:rFonts w:ascii="Times New Roman" w:hAnsi="Times New Roman" w:cs="Times New Roman"/>
          <w:sz w:val="24"/>
          <w:szCs w:val="24"/>
        </w:rPr>
        <w:t>in size-</w:t>
      </w:r>
      <w:r w:rsidR="00D21931">
        <w:rPr>
          <w:rFonts w:ascii="Times New Roman" w:hAnsi="Times New Roman" w:cs="Times New Roman"/>
          <w:sz w:val="24"/>
          <w:szCs w:val="24"/>
        </w:rPr>
        <w:t xml:space="preserve">task </w:t>
      </w:r>
      <w:r w:rsidR="00FA6EA3">
        <w:rPr>
          <w:rFonts w:ascii="Times New Roman" w:hAnsi="Times New Roman" w:cs="Times New Roman"/>
          <w:sz w:val="24"/>
          <w:szCs w:val="24"/>
        </w:rPr>
        <w:t>associations</w:t>
      </w:r>
      <w:r w:rsidR="00D21931">
        <w:rPr>
          <w:rFonts w:ascii="Times New Roman" w:hAnsi="Times New Roman" w:cs="Times New Roman"/>
          <w:sz w:val="24"/>
          <w:szCs w:val="24"/>
        </w:rPr>
        <w:t xml:space="preserve">. </w:t>
      </w:r>
      <w:r w:rsidRPr="00E14C35">
        <w:rPr>
          <w:rFonts w:ascii="Times New Roman" w:hAnsi="Times New Roman" w:cs="Times New Roman"/>
          <w:sz w:val="24"/>
          <w:szCs w:val="24"/>
        </w:rPr>
        <w:t xml:space="preserve"> </w:t>
      </w:r>
      <w:r w:rsidR="007E5704" w:rsidRPr="00E14C35">
        <w:rPr>
          <w:rFonts w:ascii="Times New Roman" w:hAnsi="Times New Roman" w:cs="Times New Roman"/>
          <w:sz w:val="24"/>
          <w:szCs w:val="24"/>
        </w:rPr>
        <w:t xml:space="preserve"> </w:t>
      </w:r>
      <w:bookmarkStart w:id="0" w:name="_Hlk133518741"/>
    </w:p>
    <w:bookmarkEnd w:id="0"/>
    <w:p w14:paraId="3BCECDFA" w14:textId="77777777" w:rsidR="005051A9" w:rsidRPr="005051A9" w:rsidRDefault="005051A9" w:rsidP="007802D0">
      <w:pPr>
        <w:spacing w:line="480" w:lineRule="auto"/>
      </w:pPr>
    </w:p>
    <w:p w14:paraId="2A83C611" w14:textId="43FDD02B" w:rsidR="00704970" w:rsidRPr="00703DD5" w:rsidRDefault="00704970" w:rsidP="00703DD5">
      <w:pPr>
        <w:spacing w:line="480" w:lineRule="auto"/>
      </w:pPr>
      <w:r w:rsidRPr="00AF27BF">
        <w:rPr>
          <w:rFonts w:ascii="Times New Roman" w:hAnsi="Times New Roman" w:cs="Times New Roman"/>
          <w:sz w:val="24"/>
          <w:szCs w:val="24"/>
        </w:rPr>
        <w:t>REFERENCES</w:t>
      </w:r>
    </w:p>
    <w:p w14:paraId="0130C75A" w14:textId="77777777" w:rsidR="00EC582B" w:rsidRPr="00EC582B" w:rsidRDefault="00C7305B" w:rsidP="00EC582B">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r w:rsidR="00EC582B" w:rsidRPr="00EC582B">
        <w:rPr>
          <w:rFonts w:ascii="Times New Roman" w:hAnsi="Times New Roman" w:cs="Times New Roman"/>
          <w:sz w:val="24"/>
        </w:rPr>
        <w:t>Chittka, L., and H. Muller. 2009. Learning, specialization, efficiency and task allocation in social insects.</w:t>
      </w:r>
    </w:p>
    <w:p w14:paraId="475C7208"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oryunov, D. N. 2015. Nest-building in ants Formica exsecta (Hymenoptera, Formicidae). Entmol. Rev. 95:953–958.</w:t>
      </w:r>
    </w:p>
    <w:p w14:paraId="408F686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rüter, C., C. Menezes, V. Imperatriz-Fonseca, and F. Ratnieks. 2011. A morphologically specialized soldier caste improves colony defense in a neotropical eusocial bee.</w:t>
      </w:r>
    </w:p>
    <w:p w14:paraId="58A6533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Richards, M. H. 2020. Size and shape in Formica ant workers. Insect. Soc. 67:457–458.</w:t>
      </w:r>
    </w:p>
    <w:p w14:paraId="7FD396EE"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Sundström, L., P. Seppä, and P. Pamilo. 2005. Genetic population structure and dispersal patterns in Formica ants — a review. Annales Zoologici Fennici 42:163–177. Finnish Zoological and Botanical Publishing Board.</w:t>
      </w:r>
    </w:p>
    <w:p w14:paraId="735237D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Tawdros, S., M. West, and J. Purcell. 2020. Scaling relationships in Formica ants with continuous worker size variation. Insect. Soc. 67:463–472.</w:t>
      </w:r>
    </w:p>
    <w:p w14:paraId="34365954"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est, M. 2022. A Cross-Species Comparison of Task Partitioning in Ants Lacking Discrete Morphological Worker Subcastes. UC Riverside.</w:t>
      </w:r>
    </w:p>
    <w:p w14:paraId="240DB3F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ong, M. K. L., and B. Guenard. 2017. Subterranean ants: summary and perspectives on field sampling methods, with notes on diversity and ecology (Hymenoptera: Formicidae).</w:t>
      </w:r>
    </w:p>
    <w:p w14:paraId="34DA33FC" w14:textId="3D797F56"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062A4"/>
    <w:rsid w:val="00037EDC"/>
    <w:rsid w:val="00041695"/>
    <w:rsid w:val="00055366"/>
    <w:rsid w:val="00055C87"/>
    <w:rsid w:val="000677A8"/>
    <w:rsid w:val="000707FA"/>
    <w:rsid w:val="000754C9"/>
    <w:rsid w:val="00084949"/>
    <w:rsid w:val="0009710C"/>
    <w:rsid w:val="000A6A9D"/>
    <w:rsid w:val="000B18A5"/>
    <w:rsid w:val="000C759C"/>
    <w:rsid w:val="000D0324"/>
    <w:rsid w:val="000D0804"/>
    <w:rsid w:val="00105641"/>
    <w:rsid w:val="001446E9"/>
    <w:rsid w:val="00180040"/>
    <w:rsid w:val="00184E4F"/>
    <w:rsid w:val="001C5ADB"/>
    <w:rsid w:val="001D0E2B"/>
    <w:rsid w:val="00211369"/>
    <w:rsid w:val="00243CC0"/>
    <w:rsid w:val="002535B1"/>
    <w:rsid w:val="002648DA"/>
    <w:rsid w:val="0027593B"/>
    <w:rsid w:val="00277BD2"/>
    <w:rsid w:val="00281EFF"/>
    <w:rsid w:val="002A4B46"/>
    <w:rsid w:val="002A7573"/>
    <w:rsid w:val="002B37E2"/>
    <w:rsid w:val="002C0D75"/>
    <w:rsid w:val="002C1CE2"/>
    <w:rsid w:val="002C69C1"/>
    <w:rsid w:val="00302C89"/>
    <w:rsid w:val="00303206"/>
    <w:rsid w:val="003942AB"/>
    <w:rsid w:val="00396598"/>
    <w:rsid w:val="003A580E"/>
    <w:rsid w:val="003C22FE"/>
    <w:rsid w:val="003D05C4"/>
    <w:rsid w:val="003E3A44"/>
    <w:rsid w:val="003E55C9"/>
    <w:rsid w:val="0040553D"/>
    <w:rsid w:val="00425403"/>
    <w:rsid w:val="00442F78"/>
    <w:rsid w:val="004456F0"/>
    <w:rsid w:val="00460283"/>
    <w:rsid w:val="004651AB"/>
    <w:rsid w:val="004B5370"/>
    <w:rsid w:val="004B6235"/>
    <w:rsid w:val="004C7E05"/>
    <w:rsid w:val="004F07C7"/>
    <w:rsid w:val="004F7506"/>
    <w:rsid w:val="005051A9"/>
    <w:rsid w:val="00506F91"/>
    <w:rsid w:val="005115A1"/>
    <w:rsid w:val="00513ECE"/>
    <w:rsid w:val="005147B0"/>
    <w:rsid w:val="005200F2"/>
    <w:rsid w:val="00527386"/>
    <w:rsid w:val="00537AE4"/>
    <w:rsid w:val="005474BE"/>
    <w:rsid w:val="005500E5"/>
    <w:rsid w:val="00553848"/>
    <w:rsid w:val="00555614"/>
    <w:rsid w:val="005576ED"/>
    <w:rsid w:val="005619D7"/>
    <w:rsid w:val="00581505"/>
    <w:rsid w:val="005834E9"/>
    <w:rsid w:val="0058411C"/>
    <w:rsid w:val="005A35F8"/>
    <w:rsid w:val="005B6DAD"/>
    <w:rsid w:val="005E6BC9"/>
    <w:rsid w:val="005F2CD6"/>
    <w:rsid w:val="005F60E0"/>
    <w:rsid w:val="006027F0"/>
    <w:rsid w:val="00612D20"/>
    <w:rsid w:val="00615EEB"/>
    <w:rsid w:val="0061657D"/>
    <w:rsid w:val="00627136"/>
    <w:rsid w:val="00635948"/>
    <w:rsid w:val="00646850"/>
    <w:rsid w:val="0067069E"/>
    <w:rsid w:val="006726EA"/>
    <w:rsid w:val="0068110F"/>
    <w:rsid w:val="006D413F"/>
    <w:rsid w:val="006E0685"/>
    <w:rsid w:val="00702FD5"/>
    <w:rsid w:val="00703DD5"/>
    <w:rsid w:val="00704970"/>
    <w:rsid w:val="00711A6C"/>
    <w:rsid w:val="00722B9A"/>
    <w:rsid w:val="007319F1"/>
    <w:rsid w:val="0074392F"/>
    <w:rsid w:val="00757936"/>
    <w:rsid w:val="00766874"/>
    <w:rsid w:val="007802D0"/>
    <w:rsid w:val="007818F2"/>
    <w:rsid w:val="007840C9"/>
    <w:rsid w:val="00792119"/>
    <w:rsid w:val="00793600"/>
    <w:rsid w:val="007A233B"/>
    <w:rsid w:val="007B22B6"/>
    <w:rsid w:val="007C004C"/>
    <w:rsid w:val="007C12BA"/>
    <w:rsid w:val="007C2A79"/>
    <w:rsid w:val="007D6F60"/>
    <w:rsid w:val="007E5704"/>
    <w:rsid w:val="007F2F3D"/>
    <w:rsid w:val="007F52AD"/>
    <w:rsid w:val="00800CE0"/>
    <w:rsid w:val="00806830"/>
    <w:rsid w:val="0081320D"/>
    <w:rsid w:val="00814B3D"/>
    <w:rsid w:val="0081551B"/>
    <w:rsid w:val="00823C84"/>
    <w:rsid w:val="00825228"/>
    <w:rsid w:val="00841B02"/>
    <w:rsid w:val="00847C95"/>
    <w:rsid w:val="0085446B"/>
    <w:rsid w:val="00854B65"/>
    <w:rsid w:val="00861947"/>
    <w:rsid w:val="00875D74"/>
    <w:rsid w:val="00877E73"/>
    <w:rsid w:val="008A7D1C"/>
    <w:rsid w:val="008A7FD1"/>
    <w:rsid w:val="008C38C2"/>
    <w:rsid w:val="008D1BA9"/>
    <w:rsid w:val="008D44C1"/>
    <w:rsid w:val="008D644B"/>
    <w:rsid w:val="008E2340"/>
    <w:rsid w:val="008E26DD"/>
    <w:rsid w:val="008E4BB0"/>
    <w:rsid w:val="008F6C96"/>
    <w:rsid w:val="00903FB5"/>
    <w:rsid w:val="0091166F"/>
    <w:rsid w:val="00911A0D"/>
    <w:rsid w:val="0092565F"/>
    <w:rsid w:val="009650D8"/>
    <w:rsid w:val="00965C7C"/>
    <w:rsid w:val="00971F98"/>
    <w:rsid w:val="009924A6"/>
    <w:rsid w:val="00992517"/>
    <w:rsid w:val="009A3381"/>
    <w:rsid w:val="009D3C09"/>
    <w:rsid w:val="009D4809"/>
    <w:rsid w:val="009E787D"/>
    <w:rsid w:val="009E7C8B"/>
    <w:rsid w:val="009F1DED"/>
    <w:rsid w:val="00A02F63"/>
    <w:rsid w:val="00A11D5A"/>
    <w:rsid w:val="00A123EE"/>
    <w:rsid w:val="00A232C3"/>
    <w:rsid w:val="00A30E55"/>
    <w:rsid w:val="00A33DA2"/>
    <w:rsid w:val="00A462B1"/>
    <w:rsid w:val="00A501DD"/>
    <w:rsid w:val="00A804F0"/>
    <w:rsid w:val="00A95274"/>
    <w:rsid w:val="00AB5A8B"/>
    <w:rsid w:val="00AD1349"/>
    <w:rsid w:val="00AD1E8A"/>
    <w:rsid w:val="00AD67A3"/>
    <w:rsid w:val="00AE11A9"/>
    <w:rsid w:val="00AF27BF"/>
    <w:rsid w:val="00AF3CB0"/>
    <w:rsid w:val="00AF522C"/>
    <w:rsid w:val="00B07692"/>
    <w:rsid w:val="00B24FE4"/>
    <w:rsid w:val="00B55827"/>
    <w:rsid w:val="00B6003C"/>
    <w:rsid w:val="00B604A0"/>
    <w:rsid w:val="00B64585"/>
    <w:rsid w:val="00B92150"/>
    <w:rsid w:val="00BA77DF"/>
    <w:rsid w:val="00BB5E35"/>
    <w:rsid w:val="00BC1080"/>
    <w:rsid w:val="00BF2B5F"/>
    <w:rsid w:val="00C012C2"/>
    <w:rsid w:val="00C13A82"/>
    <w:rsid w:val="00C7305B"/>
    <w:rsid w:val="00C770D9"/>
    <w:rsid w:val="00C80E7F"/>
    <w:rsid w:val="00C868CF"/>
    <w:rsid w:val="00C95789"/>
    <w:rsid w:val="00C97F96"/>
    <w:rsid w:val="00CA3677"/>
    <w:rsid w:val="00CA644E"/>
    <w:rsid w:val="00CB697E"/>
    <w:rsid w:val="00D023CD"/>
    <w:rsid w:val="00D06B62"/>
    <w:rsid w:val="00D1491E"/>
    <w:rsid w:val="00D153D3"/>
    <w:rsid w:val="00D205FC"/>
    <w:rsid w:val="00D20ABC"/>
    <w:rsid w:val="00D20C24"/>
    <w:rsid w:val="00D21931"/>
    <w:rsid w:val="00D2559B"/>
    <w:rsid w:val="00D5770D"/>
    <w:rsid w:val="00D63DED"/>
    <w:rsid w:val="00D674F1"/>
    <w:rsid w:val="00D76A88"/>
    <w:rsid w:val="00D851C0"/>
    <w:rsid w:val="00D92CAF"/>
    <w:rsid w:val="00D93E34"/>
    <w:rsid w:val="00D96132"/>
    <w:rsid w:val="00DA26DE"/>
    <w:rsid w:val="00DA7372"/>
    <w:rsid w:val="00DB55E3"/>
    <w:rsid w:val="00DC1039"/>
    <w:rsid w:val="00DC54EA"/>
    <w:rsid w:val="00DD771E"/>
    <w:rsid w:val="00DE09D7"/>
    <w:rsid w:val="00DE464E"/>
    <w:rsid w:val="00DE7E24"/>
    <w:rsid w:val="00DF1A73"/>
    <w:rsid w:val="00E04D31"/>
    <w:rsid w:val="00E11934"/>
    <w:rsid w:val="00E12064"/>
    <w:rsid w:val="00E1333F"/>
    <w:rsid w:val="00E14C35"/>
    <w:rsid w:val="00E46A25"/>
    <w:rsid w:val="00E46CF8"/>
    <w:rsid w:val="00E51A5C"/>
    <w:rsid w:val="00E56900"/>
    <w:rsid w:val="00E577A5"/>
    <w:rsid w:val="00E6252C"/>
    <w:rsid w:val="00E7121E"/>
    <w:rsid w:val="00E74DEB"/>
    <w:rsid w:val="00E7784F"/>
    <w:rsid w:val="00E81CFD"/>
    <w:rsid w:val="00E90000"/>
    <w:rsid w:val="00EA0857"/>
    <w:rsid w:val="00EB64D7"/>
    <w:rsid w:val="00EC3D86"/>
    <w:rsid w:val="00EC582B"/>
    <w:rsid w:val="00EC5FA7"/>
    <w:rsid w:val="00EC6A30"/>
    <w:rsid w:val="00EC7AC0"/>
    <w:rsid w:val="00EE20B2"/>
    <w:rsid w:val="00EE6F0F"/>
    <w:rsid w:val="00EF10BF"/>
    <w:rsid w:val="00EF559C"/>
    <w:rsid w:val="00F3345E"/>
    <w:rsid w:val="00F33F52"/>
    <w:rsid w:val="00F4082F"/>
    <w:rsid w:val="00F610EC"/>
    <w:rsid w:val="00F7357C"/>
    <w:rsid w:val="00F857D2"/>
    <w:rsid w:val="00F91009"/>
    <w:rsid w:val="00F967FF"/>
    <w:rsid w:val="00FA2402"/>
    <w:rsid w:val="00FA4103"/>
    <w:rsid w:val="00FA6EA3"/>
    <w:rsid w:val="00FB1C9A"/>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C9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D709B-EDB6-4F8E-8C83-8D6F7969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81</TotalTime>
  <Pages>12</Pages>
  <Words>5654</Words>
  <Characters>3223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226</cp:revision>
  <dcterms:created xsi:type="dcterms:W3CDTF">2023-03-30T22:17:00Z</dcterms:created>
  <dcterms:modified xsi:type="dcterms:W3CDTF">2023-04-28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86cGuz"/&gt;&lt;style id="http://www.zotero.org/styles/evolution" hasBibliography="1" bibliographyStyleHasBeenSet="1"/&gt;&lt;prefs&gt;&lt;pref name="fieldType" value="Field"/&gt;&lt;/prefs&gt;&lt;/data&gt;</vt:lpwstr>
  </property>
</Properties>
</file>